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4BD0669F" w:rsidR="00704D02" w:rsidRDefault="00704D02" w:rsidP="00704D02">
      <w:pPr>
        <w:pStyle w:val="Articletitle"/>
      </w:pPr>
      <w:bookmarkStart w:id="0" w:name="_Toc448324286"/>
      <w:del w:id="1" w:author="dugalh" w:date="2018-05-01T12:40:00Z">
        <w:r w:rsidDel="007B14CD">
          <w:delText>Coarse surface reflectance</w:delText>
        </w:r>
      </w:del>
      <w:ins w:id="2" w:author="dugalh" w:date="2018-05-01T12:40:00Z">
        <w:r w:rsidR="007B14CD">
          <w:t>Radiometric</w:t>
        </w:r>
      </w:ins>
      <w:r>
        <w:t xml:space="preserve"> homogenisation of aerial images by </w:t>
      </w:r>
      <w:del w:id="3" w:author="dugalh" w:date="2018-05-01T12:40:00Z">
        <w:r w:rsidDel="007B14CD">
          <w:delText xml:space="preserve">calibration </w:delText>
        </w:r>
      </w:del>
      <w:ins w:id="4" w:author="dugalh" w:date="2018-05-01T12:40:00Z">
        <w:r w:rsidR="007B14CD">
          <w:t xml:space="preserve">calibrating </w:t>
        </w:r>
      </w:ins>
      <w:r>
        <w:t>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r w:rsidR="00E060BE">
        <w:fldChar w:fldCharType="begin"/>
      </w:r>
      <w:r w:rsidR="00E060BE">
        <w:instrText xml:space="preserve"> HYPERLINK "mailto:dugalh@gmail.com" </w:instrText>
      </w:r>
      <w:ins w:id="5" w:author="dugalh" w:date="2018-05-02T11:51:00Z"/>
      <w:r w:rsidR="00E060BE">
        <w:fldChar w:fldCharType="separate"/>
      </w:r>
      <w:r w:rsidRPr="002472D1">
        <w:rPr>
          <w:rStyle w:val="Hyperlink"/>
        </w:rPr>
        <w:t>dugalh@gmail.com</w:t>
      </w:r>
      <w:r w:rsidR="00E060BE">
        <w:rPr>
          <w:rStyle w:val="Hyperlink"/>
        </w:rPr>
        <w:fldChar w:fldCharType="end"/>
      </w:r>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r w:rsidR="00E060BE">
        <w:fldChar w:fldCharType="begin"/>
      </w:r>
      <w:r w:rsidR="00E060BE">
        <w:instrText xml:space="preserve"> HYPERLINK "mailto:avn@sun.ac.za" </w:instrText>
      </w:r>
      <w:ins w:id="6" w:author="dugalh" w:date="2018-05-02T11:51:00Z"/>
      <w:r w:rsidR="00E060BE">
        <w:fldChar w:fldCharType="separate"/>
      </w:r>
      <w:r w:rsidRPr="002472D1">
        <w:rPr>
          <w:rStyle w:val="Hyperlink"/>
        </w:rPr>
        <w:t>avn@sun.ac.za</w:t>
      </w:r>
      <w:r w:rsidR="00E060BE">
        <w:rPr>
          <w:rStyle w:val="Hyperlink"/>
        </w:rPr>
        <w:fldChar w:fldCharType="end"/>
      </w:r>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7" w:author="reviewer1" w:date="2018-03-17T16:38:00Z"/>
        </w:rPr>
        <w:sectPr w:rsidR="00FB4904" w:rsidSect="00FB4904">
          <w:headerReference w:type="default" r:id="rId8"/>
          <w:footerReference w:type="default" r:id="rId9"/>
          <w:pgSz w:w="11906" w:h="16838"/>
          <w:pgMar w:top="1440" w:right="1440" w:bottom="1440" w:left="1440" w:header="708" w:footer="708" w:gutter="0"/>
          <w:cols w:space="708"/>
          <w:docGrid w:linePitch="360"/>
        </w:sectPr>
      </w:pPr>
    </w:p>
    <w:p w14:paraId="67CD05E3" w14:textId="78EB835A" w:rsidR="00704D02" w:rsidRDefault="00704D02" w:rsidP="00704D02">
      <w:pPr>
        <w:pStyle w:val="Articletitle"/>
      </w:pPr>
      <w:commentRangeStart w:id="8"/>
      <w:commentRangeStart w:id="9"/>
      <w:commentRangeStart w:id="10"/>
      <w:commentRangeStart w:id="11"/>
      <w:commentRangeStart w:id="12"/>
      <w:commentRangeStart w:id="13"/>
      <w:del w:id="14" w:author="dugalh" w:date="2018-04-23T13:01:00Z">
        <w:r w:rsidDel="00B94721">
          <w:lastRenderedPageBreak/>
          <w:delText>Coarse surface reflec</w:delText>
        </w:r>
        <w:r w:rsidR="00A53CD5" w:rsidDel="00B94721">
          <w:delText>tance</w:delText>
        </w:r>
      </w:del>
      <w:ins w:id="15" w:author="dugalh" w:date="2018-04-23T13:01:00Z">
        <w:r w:rsidR="00B94721">
          <w:t>Radiometric</w:t>
        </w:r>
      </w:ins>
      <w:r w:rsidR="00A53CD5">
        <w:t xml:space="preserve"> homogenisation of aerial i</w:t>
      </w:r>
      <w:r>
        <w:t xml:space="preserve">mages by </w:t>
      </w:r>
      <w:del w:id="16" w:author="dugalh" w:date="2018-04-23T13:01:00Z">
        <w:r w:rsidDel="00B94721">
          <w:delText xml:space="preserve">calibration </w:delText>
        </w:r>
      </w:del>
      <w:ins w:id="17" w:author="dugalh" w:date="2018-04-23T13:01:00Z">
        <w:r w:rsidR="00B94721">
          <w:t xml:space="preserve">calibrating </w:t>
        </w:r>
      </w:ins>
      <w:r>
        <w:t>with satellite d</w:t>
      </w:r>
      <w:r w:rsidRPr="00606DCE">
        <w:t>ata</w:t>
      </w:r>
      <w:commentRangeEnd w:id="8"/>
      <w:r w:rsidR="00562EB1">
        <w:rPr>
          <w:rStyle w:val="CommentReference"/>
          <w:b w:val="0"/>
        </w:rPr>
        <w:commentReference w:id="8"/>
      </w:r>
      <w:commentRangeEnd w:id="9"/>
      <w:commentRangeEnd w:id="11"/>
      <w:r w:rsidR="00471884">
        <w:rPr>
          <w:rStyle w:val="CommentReference"/>
          <w:b w:val="0"/>
        </w:rPr>
        <w:commentReference w:id="9"/>
      </w:r>
      <w:commentRangeEnd w:id="10"/>
      <w:r w:rsidR="00471884">
        <w:rPr>
          <w:rStyle w:val="CommentReference"/>
          <w:b w:val="0"/>
        </w:rPr>
        <w:commentReference w:id="10"/>
      </w:r>
      <w:r w:rsidR="00662628">
        <w:rPr>
          <w:rStyle w:val="CommentReference"/>
          <w:b w:val="0"/>
        </w:rPr>
        <w:commentReference w:id="11"/>
      </w:r>
      <w:commentRangeEnd w:id="12"/>
      <w:r w:rsidR="008F74E0">
        <w:rPr>
          <w:rStyle w:val="CommentReference"/>
          <w:b w:val="0"/>
        </w:rPr>
        <w:commentReference w:id="12"/>
      </w:r>
      <w:commentRangeEnd w:id="13"/>
      <w:r w:rsidR="00653ACD">
        <w:rPr>
          <w:rStyle w:val="CommentReference"/>
          <w:b w:val="0"/>
        </w:rPr>
        <w:commentReference w:id="13"/>
      </w:r>
    </w:p>
    <w:p w14:paraId="3F67B6DF" w14:textId="23CA692C"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ins w:id="18" w:author="dugalh" w:date="2018-04-23T13:09:00Z">
        <w:r w:rsidR="00BD735E">
          <w:t xml:space="preserve">Using radiative transfer theory, </w:t>
        </w:r>
      </w:ins>
      <w:commentRangeStart w:id="19"/>
      <w:del w:id="20" w:author="dugalh" w:date="2018-04-23T13:10:00Z">
        <w:r w:rsidRPr="002E1F44" w:rsidDel="00BD735E">
          <w:delText>I</w:delText>
        </w:r>
      </w:del>
      <w:del w:id="21" w:author="dugalh" w:date="2018-04-23T13:11:00Z">
        <w:r w:rsidRPr="002E1F44" w:rsidDel="00BD735E">
          <w:delText>t</w:delText>
        </w:r>
      </w:del>
      <w:ins w:id="22" w:author="dugalh" w:date="2018-04-23T13:11:00Z">
        <w:r w:rsidR="00BD735E">
          <w:t>we</w:t>
        </w:r>
      </w:ins>
      <w:r w:rsidRPr="002E1F44">
        <w:t xml:space="preserve"> is show</w:t>
      </w:r>
      <w:del w:id="23" w:author="dugalh" w:date="2018-04-23T13:11:00Z">
        <w:r w:rsidRPr="002E1F44" w:rsidDel="00BD735E">
          <w:delText>n</w:delText>
        </w:r>
      </w:del>
      <w:r w:rsidRPr="002E1F44">
        <w:t xml:space="preserve"> that a spatially varying local linear model can be used to approximate the relationship between the surface reflectance of the reference image and the digital numbers of the aerial images.  </w:t>
      </w:r>
      <w:commentRangeEnd w:id="19"/>
      <w:r w:rsidR="00FB4904">
        <w:rPr>
          <w:rStyle w:val="CommentReference"/>
        </w:rPr>
        <w:commentReference w:id="19"/>
      </w:r>
      <w:r w:rsidRPr="002E1F44">
        <w:t xml:space="preserve">The model parameters for each satellite pixel location are estimated using </w:t>
      </w:r>
      <w:commentRangeStart w:id="24"/>
      <w:r w:rsidRPr="002E1F44">
        <w:t>least squares</w:t>
      </w:r>
      <w:commentRangeEnd w:id="24"/>
      <w:ins w:id="25" w:author="dugalh" w:date="2018-04-23T13:18:00Z">
        <w:r w:rsidR="00BD735E">
          <w:t xml:space="preserve"> regression</w:t>
        </w:r>
      </w:ins>
      <w:r w:rsidR="00096789">
        <w:rPr>
          <w:rStyle w:val="CommentReference"/>
        </w:rPr>
        <w:commentReference w:id="24"/>
      </w:r>
      <w:r w:rsidRPr="002E1F44">
        <w:t xml:space="preserve"> inside a small sliding window.  The technique was applied to a set of aerial images captured over multiple days with an Intergraph </w:t>
      </w:r>
      <w:ins w:id="26" w:author="dugalh" w:date="2018-04-23T13:21:00Z">
        <w:r w:rsidR="004252E6">
          <w:t>Digital Mapping Camera (</w:t>
        </w:r>
      </w:ins>
      <w:commentRangeStart w:id="27"/>
      <w:r w:rsidRPr="002E1F44">
        <w:t>DMC</w:t>
      </w:r>
      <w:ins w:id="28" w:author="dugalh" w:date="2018-04-23T13:22:00Z">
        <w:r w:rsidR="004252E6">
          <w:t>)</w:t>
        </w:r>
      </w:ins>
      <w:r w:rsidRPr="002E1F44">
        <w:t xml:space="preserve"> </w:t>
      </w:r>
      <w:commentRangeEnd w:id="27"/>
      <w:r w:rsidR="00096789">
        <w:rPr>
          <w:rStyle w:val="CommentReference"/>
        </w:rPr>
        <w:commentReference w:id="27"/>
      </w:r>
      <w:del w:id="29" w:author="dugalh" w:date="2018-04-23T13:22:00Z">
        <w:r w:rsidRPr="002E1F44" w:rsidDel="004252E6">
          <w:delText xml:space="preserve">(digital mapping camera) </w:delText>
        </w:r>
      </w:del>
      <w:r w:rsidRPr="002E1F44">
        <w:t xml:space="preserve">system.  A near-concurrent MODIS nadir </w:t>
      </w:r>
      <w:ins w:id="30" w:author="dugalh" w:date="2018-04-23T13:32:00Z">
        <w:r w:rsidR="00CD5ED5" w:rsidRPr="002E1F44">
          <w:t xml:space="preserve">bidirectional reflectance distribution function </w:t>
        </w:r>
        <w:r w:rsidR="00CD5ED5">
          <w:t>(</w:t>
        </w:r>
      </w:ins>
      <w:r w:rsidRPr="002E1F44">
        <w:t>BRDF</w:t>
      </w:r>
      <w:ins w:id="31" w:author="dugalh" w:date="2018-04-23T13:32:00Z">
        <w:r w:rsidR="00CD5ED5">
          <w:t>)</w:t>
        </w:r>
      </w:ins>
      <w:del w:id="32" w:author="dugalh" w:date="2018-04-23T13:32:00Z">
        <w:r w:rsidRPr="002E1F44" w:rsidDel="00CD5ED5">
          <w:delText>-</w:delText>
        </w:r>
      </w:del>
      <w:ins w:id="33" w:author="dugalh" w:date="2018-04-23T13:32:00Z">
        <w:r w:rsidR="00CD5ED5">
          <w:t xml:space="preserve"> </w:t>
        </w:r>
      </w:ins>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ins w:id="34" w:author="dugalh" w:date="2018-03-29T14:03:00Z">
        <w:r w:rsidR="00572B9B">
          <w:t>3.43</w:t>
        </w:r>
      </w:ins>
      <w:del w:id="35" w:author="dugalh" w:date="2018-03-29T14:03:00Z">
        <w:r w:rsidRPr="002E1F44" w:rsidDel="00572B9B">
          <w:delText>4.2</w:delText>
        </w:r>
      </w:del>
      <w:r w:rsidRPr="002E1F44">
        <w:t xml:space="preserve">% and the mean </w:t>
      </w:r>
      <w:r w:rsidRPr="002E1F44">
        <w:rPr>
          <w:i/>
        </w:rPr>
        <w:t>R</w:t>
      </w:r>
      <w:r w:rsidRPr="002E1F44">
        <w:rPr>
          <w:vertAlign w:val="superscript"/>
        </w:rPr>
        <w:t>2</w:t>
      </w:r>
      <w:r w:rsidRPr="002E1F44">
        <w:t xml:space="preserve"> coefficient over the bands was 0.</w:t>
      </w:r>
      <w:ins w:id="36" w:author="dugalh" w:date="2018-03-29T14:03:00Z">
        <w:r w:rsidR="00572B9B">
          <w:t>84</w:t>
        </w:r>
      </w:ins>
      <w:del w:id="37" w:author="dugalh" w:date="2018-03-29T14:03:00Z">
        <w:r w:rsidRPr="002E1F44" w:rsidDel="00572B9B">
          <w:delText>72</w:delText>
        </w:r>
      </w:del>
      <w:r w:rsidRPr="002E1F44">
        <w:t xml:space="preserve">.  </w:t>
      </w:r>
      <w:commentRangeStart w:id="38"/>
      <w:r w:rsidRPr="002E1F44">
        <w:t xml:space="preserve">The technique allows the production of seamless mosaics corrected for coarse scale atmospheric and </w:t>
      </w:r>
      <w:del w:id="39" w:author="dugalh" w:date="2018-04-23T13:32:00Z">
        <w:r w:rsidRPr="002E1F44" w:rsidDel="00CD5ED5">
          <w:delText xml:space="preserve">bidirectional reflectance distribution function </w:delText>
        </w:r>
      </w:del>
      <w:del w:id="40" w:author="dugalh" w:date="2018-04-23T13:33:00Z">
        <w:r w:rsidRPr="002E1F44" w:rsidDel="00CD5ED5">
          <w:delText>(</w:delText>
        </w:r>
      </w:del>
      <w:commentRangeStart w:id="41"/>
      <w:r w:rsidRPr="002E1F44">
        <w:t>BRDF</w:t>
      </w:r>
      <w:commentRangeEnd w:id="41"/>
      <w:r w:rsidR="00096789">
        <w:rPr>
          <w:rStyle w:val="CommentReference"/>
        </w:rPr>
        <w:commentReference w:id="41"/>
      </w:r>
      <w:del w:id="42" w:author="dugalh" w:date="2018-04-23T13:33:00Z">
        <w:r w:rsidRPr="002E1F44" w:rsidDel="00CD5ED5">
          <w:delText>)</w:delText>
        </w:r>
      </w:del>
      <w:r w:rsidRPr="002E1F44">
        <w:t xml:space="preserve"> effects and does not require</w:t>
      </w:r>
      <w:ins w:id="43" w:author="dugalh" w:date="2018-04-23T15:14:00Z">
        <w:r w:rsidR="003D5AAB">
          <w:t xml:space="preserve"> </w:t>
        </w:r>
      </w:ins>
      <w:ins w:id="44" w:author="dugalh" w:date="2018-04-23T15:22:00Z">
        <w:r w:rsidR="005442B6">
          <w:t xml:space="preserve">the </w:t>
        </w:r>
      </w:ins>
      <w:ins w:id="45" w:author="dugalh" w:date="2018-04-23T15:14:00Z">
        <w:r w:rsidR="003D5AAB">
          <w:t>manual</w:t>
        </w:r>
      </w:ins>
      <w:ins w:id="46" w:author="dugalh" w:date="2018-04-23T15:21:00Z">
        <w:r w:rsidR="005442B6">
          <w:t xml:space="preserve"> acquisition</w:t>
        </w:r>
      </w:ins>
      <w:ins w:id="47" w:author="dugalh" w:date="2018-04-23T16:29:00Z">
        <w:r w:rsidR="003D436B">
          <w:t xml:space="preserve"> </w:t>
        </w:r>
      </w:ins>
      <w:ins w:id="48" w:author="dugalh" w:date="2018-04-23T16:30:00Z">
        <w:r w:rsidR="003D436B">
          <w:t>(</w:t>
        </w:r>
      </w:ins>
      <w:ins w:id="49" w:author="dugalh" w:date="2018-04-23T16:29:00Z">
        <w:r w:rsidR="003D436B">
          <w:t>or provision</w:t>
        </w:r>
      </w:ins>
      <w:ins w:id="50" w:author="dugalh" w:date="2018-04-23T16:30:00Z">
        <w:r w:rsidR="003D436B">
          <w:t>)</w:t>
        </w:r>
      </w:ins>
      <w:ins w:id="51" w:author="dugalh" w:date="2018-04-23T15:21:00Z">
        <w:r w:rsidR="005442B6">
          <w:t xml:space="preserve"> </w:t>
        </w:r>
      </w:ins>
      <w:ins w:id="52" w:author="dugalh" w:date="2018-04-23T15:24:00Z">
        <w:r w:rsidR="005442B6">
          <w:t xml:space="preserve">of ground </w:t>
        </w:r>
      </w:ins>
      <w:ins w:id="53" w:author="dugalh" w:date="2018-04-23T15:14:00Z">
        <w:r w:rsidR="003D5AAB">
          <w:t>reflectance references</w:t>
        </w:r>
      </w:ins>
      <w:del w:id="54" w:author="dugalh" w:date="2018-04-23T15:14:00Z">
        <w:r w:rsidRPr="002E1F44" w:rsidDel="003D5AAB">
          <w:delText xml:space="preserve"> spectral measurements of field sites or placement of known reflectance targets</w:delText>
        </w:r>
      </w:del>
      <w:r w:rsidRPr="002E1F44">
        <w:t xml:space="preserve">.  </w:t>
      </w:r>
      <w:commentRangeEnd w:id="38"/>
      <w:r w:rsidR="00096789">
        <w:rPr>
          <w:rStyle w:val="CommentReference"/>
        </w:rPr>
        <w:commentReference w:id="38"/>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ins w:id="55" w:author="dugalh" w:date="2018-04-23T15:28:00Z">
        <w:r>
          <w:t>Very high resolution (</w:t>
        </w:r>
      </w:ins>
      <w:commentRangeStart w:id="56"/>
      <w:r w:rsidR="00704D02">
        <w:t>VHR</w:t>
      </w:r>
      <w:ins w:id="57" w:author="dugalh" w:date="2018-04-23T15:28:00Z">
        <w:r>
          <w:t>)</w:t>
        </w:r>
      </w:ins>
      <w:r w:rsidR="00704D02">
        <w:t xml:space="preserve"> </w:t>
      </w:r>
      <w:commentRangeEnd w:id="56"/>
      <w:r w:rsidR="00096789">
        <w:rPr>
          <w:rStyle w:val="CommentReference"/>
        </w:rPr>
        <w:commentReference w:id="56"/>
      </w:r>
      <w:r w:rsidR="00704D02">
        <w:t xml:space="preserve">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commentRangeStart w:id="58"/>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In this paper, ‘surface reflectance’ is used to 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commentRangeEnd w:id="58"/>
      <w:r w:rsidR="0057061A">
        <w:rPr>
          <w:rStyle w:val="CommentReference"/>
        </w:rPr>
        <w:commentReference w:id="58"/>
      </w:r>
    </w:p>
    <w:p w14:paraId="545EC05A" w14:textId="77777777" w:rsidR="00704D02" w:rsidRDefault="00704D02" w:rsidP="00704D02">
      <w:pPr>
        <w:pStyle w:val="Newparagraph"/>
      </w:pPr>
    </w:p>
    <w:p w14:paraId="52062A3D" w14:textId="25E49429"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0250A6">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E. F. Vermote et al. 1997)" }, "properties" : {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59"/>
      <w:commentRangeStart w:id="60"/>
      <w:r>
        <w:t>.  The large</w:t>
      </w:r>
      <w:ins w:id="61" w:author="dugalh" w:date="2018-04-23T15:32:00Z">
        <w:r w:rsidR="00630409">
          <w:t xml:space="preserve"> field of</w:t>
        </w:r>
      </w:ins>
      <w:r>
        <w:t xml:space="preserve"> view</w:t>
      </w:r>
      <w:del w:id="62" w:author="dugalh" w:date="2018-04-23T15:32:00Z">
        <w:r w:rsidDel="00630409">
          <w:delText xml:space="preserve"> angles</w:delText>
        </w:r>
      </w:del>
      <w:r>
        <w:t xml:space="preserve"> of aerial imaging cameras cause</w:t>
      </w:r>
      <w:ins w:id="63" w:author="dugalh" w:date="2018-04-23T15:33:00Z">
        <w:r w:rsidR="00630409">
          <w:t>s</w:t>
        </w:r>
      </w:ins>
      <w:r>
        <w:t xml:space="preserve"> the</w:t>
      </w:r>
      <w:del w:id="64" w:author="dugalh" w:date="2018-04-23T15:29:00Z">
        <w:r w:rsidDel="005442B6">
          <w:delText xml:space="preserve"> solar</w:delText>
        </w:r>
      </w:del>
      <w:del w:id="65" w:author="dugalh" w:date="2018-04-23T15:33:00Z">
        <w:r w:rsidDel="00630409">
          <w:delText xml:space="preserve"> and</w:delText>
        </w:r>
      </w:del>
      <w:r>
        <w:t xml:space="preserve"> viewing </w:t>
      </w:r>
      <w:del w:id="66" w:author="dugalh" w:date="2018-04-23T15:29:00Z">
        <w:r w:rsidDel="005442B6">
          <w:delText xml:space="preserve">geometries </w:delText>
        </w:r>
      </w:del>
      <w:ins w:id="67" w:author="dugalh" w:date="2018-04-23T15:29:00Z">
        <w:r w:rsidR="005442B6">
          <w:t xml:space="preserve">geometry </w:t>
        </w:r>
      </w:ins>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59"/>
      <w:r w:rsidR="00096789">
        <w:rPr>
          <w:rStyle w:val="CommentReference"/>
        </w:rPr>
        <w:commentReference w:id="59"/>
      </w:r>
      <w:commentRangeEnd w:id="60"/>
      <w:r w:rsidR="00653ACD">
        <w:rPr>
          <w:rStyle w:val="CommentReference"/>
        </w:rPr>
        <w:commentReference w:id="60"/>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lastRenderedPageBreak/>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t>
      </w:r>
      <w:r>
        <w:lastRenderedPageBreak/>
        <w:t xml:space="preserve">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3A018A4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del w:id="68" w:author="dugalh" w:date="2018-05-02T11:10:00Z">
        <w:r w:rsidDel="00D12C91">
          <w:delText>Unlike existing methods for correcting aerial images, t</w:delText>
        </w:r>
      </w:del>
      <w:ins w:id="69" w:author="dugalh" w:date="2018-05-02T11:10:00Z">
        <w:r w:rsidR="00D12C91">
          <w:t>T</w:t>
        </w:r>
      </w:ins>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70" w:name="_Ref452295690"/>
      <w:bookmarkStart w:id="71" w:name="_Toc391220510"/>
      <w:bookmarkStart w:id="72" w:name="_Toc394607642"/>
      <w:r>
        <w:lastRenderedPageBreak/>
        <w:t>Methods</w:t>
      </w:r>
      <w:bookmarkEnd w:id="70"/>
    </w:p>
    <w:p w14:paraId="01D2C4A1" w14:textId="77777777" w:rsidR="00704D02" w:rsidRPr="00AE6010" w:rsidRDefault="00704D02" w:rsidP="00704D02">
      <w:pPr>
        <w:pStyle w:val="Heading2"/>
      </w:pPr>
      <w:bookmarkStart w:id="73" w:name="_Ref452295966"/>
      <w:bookmarkStart w:id="74" w:name="_Ref474669339"/>
      <w:bookmarkStart w:id="75" w:name="_Ref475359885"/>
      <w:bookmarkStart w:id="76" w:name="_Ref512431860"/>
      <w:bookmarkEnd w:id="71"/>
      <w:bookmarkEnd w:id="72"/>
      <w:commentRangeStart w:id="77"/>
      <w:commentRangeStart w:id="78"/>
      <w:r w:rsidRPr="00AE6010">
        <w:t>Formulation</w:t>
      </w:r>
      <w:bookmarkEnd w:id="73"/>
      <w:r>
        <w:t xml:space="preserve"> of the Local Linear Model</w:t>
      </w:r>
      <w:bookmarkEnd w:id="74"/>
      <w:bookmarkEnd w:id="75"/>
      <w:commentRangeEnd w:id="77"/>
      <w:r w:rsidR="008F74E0">
        <w:rPr>
          <w:rStyle w:val="CommentReference"/>
          <w:rFonts w:cs="Times New Roman"/>
          <w:b w:val="0"/>
          <w:bCs w:val="0"/>
          <w:i w:val="0"/>
          <w:iCs w:val="0"/>
        </w:rPr>
        <w:commentReference w:id="77"/>
      </w:r>
      <w:commentRangeEnd w:id="78"/>
      <w:r w:rsidR="000035DA">
        <w:rPr>
          <w:rStyle w:val="CommentReference"/>
          <w:rFonts w:cs="Times New Roman"/>
          <w:b w:val="0"/>
          <w:bCs w:val="0"/>
          <w:i w:val="0"/>
          <w:iCs w:val="0"/>
        </w:rPr>
        <w:commentReference w:id="78"/>
      </w:r>
      <w:bookmarkEnd w:id="76"/>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29D0A247"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79" w:name="_Ref389744231"/>
            <w:bookmarkStart w:id="80"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81" w:name="_Ref389744253"/>
            <w:bookmarkEnd w:id="79"/>
            <w:r w:rsidRPr="003B5532">
              <w:t>)</w:t>
            </w:r>
            <w:bookmarkEnd w:id="80"/>
            <w:bookmarkEnd w:id="81"/>
          </w:p>
        </w:tc>
      </w:tr>
    </w:tbl>
    <w:p w14:paraId="11675FE9" w14:textId="550DB959" w:rsidR="00704D02" w:rsidRDefault="00704D02" w:rsidP="00704D02">
      <w:pPr>
        <w:pStyle w:val="Paragraph"/>
      </w:pPr>
      <w:commentRangeStart w:id="82"/>
      <w:commentRangeStart w:id="83"/>
      <w:proofErr w:type="gramStart"/>
      <w:r w:rsidRPr="00912559">
        <w:t>where</w:t>
      </w:r>
      <w:proofErr w:type="gramEnd"/>
      <w:r w:rsidRPr="00912559">
        <w:t xml:space="preserve"> </w:t>
      </w:r>
      <m:oMath>
        <m:r>
          <w:rPr>
            <w:rFonts w:ascii="Cambria Math" w:hAnsi="Cambria Math"/>
          </w:rPr>
          <m:t>DN</m:t>
        </m:r>
      </m:oMath>
      <w:r>
        <w:t xml:space="preserve"> </w:t>
      </w:r>
      <w:ins w:id="84" w:author="dugalh" w:date="2018-04-23T15:38:00Z">
        <w:r w:rsidR="00630409">
          <w:t xml:space="preserve">is the </w:t>
        </w:r>
      </w:ins>
      <w:del w:id="85" w:author="dugalh" w:date="2018-04-23T15:38:00Z">
        <w:r w:rsidDel="00630409">
          <w:delText>(</w:delText>
        </w:r>
      </w:del>
      <w:r>
        <w:t>digital number</w:t>
      </w:r>
      <w:del w:id="86" w:author="dugalh" w:date="2018-04-23T15:38:00Z">
        <w:r w:rsidDel="00630409">
          <w:delText>)</w:delText>
        </w:r>
      </w:del>
      <w:r w:rsidRPr="00912559">
        <w:t xml:space="preserve"> </w:t>
      </w:r>
      <w:commentRangeEnd w:id="82"/>
      <w:r w:rsidR="00096789">
        <w:rPr>
          <w:rStyle w:val="CommentReference"/>
        </w:rPr>
        <w:commentReference w:id="82"/>
      </w:r>
      <w:commentRangeEnd w:id="83"/>
      <w:r w:rsidR="00F2766F">
        <w:rPr>
          <w:rStyle w:val="CommentReference"/>
        </w:rPr>
        <w:commentReference w:id="83"/>
      </w:r>
      <w:ins w:id="87" w:author="dugalh" w:date="2018-04-23T15:38:00Z">
        <w:r w:rsidR="00630409">
          <w:t xml:space="preserve">corresponding to </w:t>
        </w:r>
      </w:ins>
      <w:del w:id="88" w:author="dugalh" w:date="2018-04-23T15:39:00Z">
        <w:r w:rsidRPr="00912559" w:rsidDel="00630409">
          <w:delText xml:space="preserve">is </w:delText>
        </w:r>
      </w:del>
      <w:r w:rsidRPr="00912559">
        <w:t xml:space="preserve">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E060BE"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89"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89"/>
          </w:p>
        </w:tc>
      </w:tr>
    </w:tbl>
    <w:p w14:paraId="22DCB320" w14:textId="7F2E159E" w:rsidR="00704D02" w:rsidRDefault="00704D02" w:rsidP="00704D02">
      <w:pPr>
        <w:pStyle w:val="Paragraph"/>
      </w:pPr>
      <w:commentRangeStart w:id="90"/>
      <w:commentRangeStart w:id="91"/>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92"/>
      <w:commentRangeStart w:id="93"/>
      <w:r>
        <w:t>the reflectance at the sensor</w:t>
      </w:r>
      <w:commentRangeEnd w:id="92"/>
      <w:r w:rsidR="00096789">
        <w:rPr>
          <w:rStyle w:val="CommentReference"/>
        </w:rPr>
        <w:commentReference w:id="92"/>
      </w:r>
      <w:commentRangeEnd w:id="93"/>
      <w:r w:rsidR="00630409">
        <w:rPr>
          <w:rStyle w:val="CommentReference"/>
        </w:rPr>
        <w:commentReference w:id="93"/>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w:t>
      </w:r>
      <w:del w:id="94" w:author="dugalh" w:date="2018-04-23T15:41:00Z">
        <w:r w:rsidDel="00572C65">
          <w:delText>top of atmosphere</w:delText>
        </w:r>
      </w:del>
      <w:del w:id="95" w:author="dugalh" w:date="2018-05-02T12:51:00Z">
        <w:r w:rsidDel="00F2378E">
          <w:delText xml:space="preserve"> </w:delText>
        </w:r>
      </w:del>
      <w:r>
        <w:t xml:space="preserve">irradiance </w:t>
      </w:r>
      <w:ins w:id="96" w:author="dugalh" w:date="2018-04-23T15:56:00Z">
        <w:r w:rsidR="008F0509">
          <w:t xml:space="preserve">at the sensor, </w:t>
        </w:r>
      </w:ins>
      <w:r>
        <w:t xml:space="preserve">and </w:t>
      </w:r>
      <m:oMath>
        <m:r>
          <w:rPr>
            <w:rFonts w:ascii="Cambria Math" w:hAnsi="Cambria Math"/>
          </w:rPr>
          <m:t>θ</m:t>
        </m:r>
      </m:oMath>
      <w:r>
        <w:t xml:space="preserve"> is the solar zenith angle.  </w:t>
      </w:r>
      <w:commentRangeEnd w:id="90"/>
      <w:r w:rsidR="00096789">
        <w:rPr>
          <w:rStyle w:val="CommentReference"/>
        </w:rPr>
        <w:commentReference w:id="90"/>
      </w:r>
      <w:commentRangeEnd w:id="91"/>
      <w:r w:rsidR="000035DA">
        <w:rPr>
          <w:rStyle w:val="CommentReference"/>
        </w:rPr>
        <w:commentReference w:id="91"/>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0250A6">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97"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97"/>
          </w:p>
        </w:tc>
      </w:tr>
    </w:tbl>
    <w:p w14:paraId="32783242" w14:textId="21C9CAE0"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w:t>
      </w:r>
      <w:proofErr w:type="spellStart"/>
      <w:r w:rsidRPr="00912559">
        <w:t>nces</w:t>
      </w:r>
      <w:proofErr w:type="spellEnd"/>
      <w:r w:rsidRPr="00912559">
        <w:t xml:space="preserve">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98"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98"/>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99" w:name="_Ref391633308"/>
            <w:bookmarkStart w:id="100" w:name="_Ref452308124"/>
            <w:bookmarkStart w:id="101"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99"/>
            <w:bookmarkEnd w:id="100"/>
            <w:r w:rsidRPr="003B5532">
              <w:t>)</w:t>
            </w:r>
            <w:bookmarkEnd w:id="101"/>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102"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102"/>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w:t>
      </w:r>
      <w:proofErr w:type="spellStart"/>
      <w:r>
        <w:t>ly</w:t>
      </w:r>
      <w:proofErr w:type="spellEnd"/>
      <w:r>
        <w:t xml:space="preserve">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03" w:name="_Ref474690141"/>
      <w:r>
        <w:t>Parameter Estimation</w:t>
      </w:r>
      <w:bookmarkEnd w:id="103"/>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obtained from a well-calibrated satellite image.  The reference surface reflectance image should have been captured at a similar time to the uncali</w:t>
      </w:r>
      <w:proofErr w:type="spellStart"/>
      <w:r>
        <w:t>brated</w:t>
      </w:r>
      <w:proofErr w:type="spellEnd"/>
      <w:r>
        <w:t xml:space="preserve">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104"/>
      <w:commentRangeStart w:id="105"/>
      <w:r>
        <w:t>a sliding window</w:t>
      </w:r>
      <w:commentRangeEnd w:id="104"/>
      <w:r w:rsidR="00096789">
        <w:rPr>
          <w:rStyle w:val="CommentReference"/>
        </w:rPr>
        <w:commentReference w:id="104"/>
      </w:r>
      <w:commentRangeEnd w:id="105"/>
      <w:r w:rsidR="00407774">
        <w:rPr>
          <w:rStyle w:val="CommentReference"/>
        </w:rPr>
        <w:commentReference w:id="105"/>
      </w:r>
      <w:r>
        <w:t xml:space="preserve">.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w:lastRenderedPageBreak/>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5BCD4B64"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del w:id="106" w:author="dugalh" w:date="2018-04-23T16:01:00Z">
        <w:r w:rsidDel="008F0509">
          <w:delText xml:space="preserve">row </w:delText>
        </w:r>
      </w:del>
      <w:ins w:id="107" w:author="dugalh" w:date="2018-04-23T16:01:00Z">
        <w:r w:rsidR="008F0509">
          <w:t xml:space="preserve">column </w:t>
        </w:r>
      </w:ins>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del w:id="108" w:author="dugalh" w:date="2018-03-30T15:49:00Z">
        <w:r w:rsidDel="00B06174">
          <w:delText xml:space="preserve">row </w:delText>
        </w:r>
      </w:del>
      <w:ins w:id="109" w:author="dugalh" w:date="2018-03-30T15:49:00Z">
        <w:r w:rsidR="00B06174">
          <w:t xml:space="preserve">column </w:t>
        </w:r>
      </w:ins>
      <w:r>
        <w:t xml:space="preserve">vector of ones of length </w:t>
      </w:r>
      <w:r w:rsidRPr="00CA2802">
        <w:rPr>
          <w:i/>
          <w:iCs/>
        </w:rPr>
        <w:t>N</w:t>
      </w:r>
      <w:r>
        <w:t>.</w:t>
      </w:r>
      <w:del w:id="110" w:author="dugalh" w:date="2018-04-23T16:07:00Z">
        <w:r w:rsidDel="008B5458">
          <w:delText xml:space="preserve">  </w:delText>
        </w:r>
      </w:del>
      <w:r>
        <w:t xml:space="preserve">  </w:t>
      </w:r>
      <w:commentRangeStart w:id="111"/>
      <m:oMath>
        <m:sSubSup>
          <m:sSubSupPr>
            <m:ctrlPr>
              <w:ins w:id="112" w:author="dugalh" w:date="2018-04-23T16:41:00Z">
                <w:rPr>
                  <w:rFonts w:ascii="Cambria Math" w:hAnsi="Cambria Math"/>
                  <w:b/>
                  <w:lang w:eastAsia="en-ZA"/>
                </w:rPr>
              </w:ins>
            </m:ctrlPr>
          </m:sSubSupPr>
          <m:e>
            <m:r>
              <w:ins w:id="113" w:author="dugalh" w:date="2018-04-23T16:41:00Z">
                <m:rPr>
                  <m:sty m:val="bi"/>
                </m:rPr>
                <w:rPr>
                  <w:rFonts w:ascii="Cambria Math" w:hAnsi="Cambria Math"/>
                </w:rPr>
                <m:t>ρ</m:t>
              </w:ins>
            </m:r>
          </m:e>
          <m:sub>
            <m:r>
              <w:ins w:id="114" w:author="dugalh" w:date="2018-04-23T16:41:00Z">
                <m:rPr>
                  <m:sty m:val="p"/>
                </m:rPr>
                <w:rPr>
                  <w:rFonts w:ascii="Cambria Math" w:hAnsi="Cambria Math"/>
                </w:rPr>
                <m:t>t</m:t>
              </w:ins>
            </m:r>
          </m:sub>
          <m:sup>
            <m:r>
              <w:ins w:id="115" w:author="dugalh" w:date="2018-04-23T16:41:00Z">
                <m:rPr>
                  <m:sty m:val="p"/>
                </m:rPr>
                <w:rPr>
                  <w:rFonts w:ascii="Cambria Math" w:hAnsi="Cambria Math"/>
                </w:rPr>
                <m:t>ref</m:t>
              </w:ins>
            </m:r>
          </m:sup>
        </m:sSubSup>
      </m:oMath>
      <w:ins w:id="116" w:author="dugalh" w:date="2018-04-23T16:41:00Z">
        <w:r w:rsidR="00407774">
          <w:rPr>
            <w:b/>
            <w:lang w:eastAsia="en-ZA"/>
          </w:rPr>
          <w:t xml:space="preserve"> </w:t>
        </w:r>
        <w:proofErr w:type="gramStart"/>
        <w:r w:rsidR="00407774">
          <w:rPr>
            <w:lang w:eastAsia="en-ZA"/>
          </w:rPr>
          <w:t>is</w:t>
        </w:r>
        <w:proofErr w:type="gramEnd"/>
        <w:r w:rsidR="00407774">
          <w:rPr>
            <w:lang w:eastAsia="en-ZA"/>
          </w:rPr>
          <w:t xml:space="preserve"> obtained </w:t>
        </w:r>
      </w:ins>
      <w:commentRangeEnd w:id="111"/>
      <w:ins w:id="117" w:author="dugalh" w:date="2018-04-23T16:42:00Z">
        <w:r w:rsidR="00407774">
          <w:rPr>
            <w:rStyle w:val="CommentReference"/>
          </w:rPr>
          <w:commentReference w:id="111"/>
        </w:r>
      </w:ins>
      <w:ins w:id="118" w:author="dugalh" w:date="2018-04-23T16:41:00Z">
        <w:r w:rsidR="00407774">
          <w:rPr>
            <w:lang w:eastAsia="en-ZA"/>
          </w:rPr>
          <w:t xml:space="preserve">from the reference image and </w:t>
        </w:r>
        <m:oMath>
          <m:r>
            <m:rPr>
              <m:sty m:val="bi"/>
            </m:rPr>
            <w:rPr>
              <w:rFonts w:ascii="Cambria Math" w:hAnsi="Cambria Math"/>
            </w:rPr>
            <m:t>DN</m:t>
          </m:r>
        </m:oMath>
        <w:r w:rsidR="00407774">
          <w:t xml:space="preserve"> from the uncalibrated aerial image(</w:t>
        </w:r>
      </w:ins>
      <w:ins w:id="119" w:author="dugalh" w:date="2018-04-23T16:42:00Z">
        <w:r w:rsidR="00407774">
          <w:t>s</w:t>
        </w:r>
      </w:ins>
      <w:ins w:id="120" w:author="dugalh" w:date="2018-04-23T16:41:00Z">
        <w:r w:rsidR="00407774">
          <w:t>)</w:t>
        </w:r>
      </w:ins>
      <w:ins w:id="121" w:author="dugalh" w:date="2018-04-23T16:42:00Z">
        <w:r w:rsidR="00407774">
          <w:t xml:space="preserve">.  </w:t>
        </w:r>
      </w:ins>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E060BE"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122"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122"/>
            <w:r w:rsidRPr="003B5532">
              <w:t>)</w:t>
            </w:r>
          </w:p>
        </w:tc>
      </w:tr>
    </w:tbl>
    <w:p w14:paraId="19ADB72C" w14:textId="60C02FDF" w:rsidR="00704D02" w:rsidRDefault="00704D02" w:rsidP="00704D02">
      <w:pPr>
        <w:pStyle w:val="Newparagraph"/>
        <w:rPr>
          <w:ins w:id="123" w:author="dugalh" w:date="2018-04-25T15:33:00Z"/>
        </w:rPr>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ins w:id="124" w:author="dugalh" w:date="2018-04-25T12:17:00Z">
        <w:r w:rsidR="00163C8D">
          <w:t xml:space="preserve">  </w:t>
        </w:r>
        <w:commentRangeStart w:id="125"/>
        <w:r w:rsidR="00163C8D">
          <w:t>The choice of the sliding window size involves a trade-off between the accuracy and</w:t>
        </w:r>
      </w:ins>
      <w:ins w:id="126" w:author="dugalh" w:date="2018-04-25T13:05:00Z">
        <w:r w:rsidR="005432EB">
          <w:t xml:space="preserve"> </w:t>
        </w:r>
      </w:ins>
      <w:ins w:id="127" w:author="dugalh" w:date="2018-04-25T12:17:00Z">
        <w:r w:rsidR="00163C8D">
          <w:t xml:space="preserve">effective spatial resolution of the </w:t>
        </w:r>
      </w:ins>
      <w:ins w:id="128" w:author="dugalh" w:date="2018-04-25T14:51:00Z">
        <w:r w:rsidR="006A62C7">
          <w:t xml:space="preserve">estimated </w:t>
        </w:r>
      </w:ins>
      <w:ins w:id="129" w:author="dugalh" w:date="2018-04-25T12:22:00Z">
        <w:r w:rsidR="00163C8D">
          <w:t xml:space="preserve">radiometric correction parameters, </w:t>
        </w:r>
      </w:ins>
      <w:ins w:id="130" w:author="dugalh" w:date="2018-04-25T12:17:00Z">
        <w:r w:rsidR="00163C8D" w:rsidRPr="00163C8D">
          <w:rPr>
            <w:i/>
            <w:rPrChange w:id="131" w:author="dugalh" w:date="2018-04-25T12:17:00Z">
              <w:rPr/>
            </w:rPrChange>
          </w:rPr>
          <w:t>M</w:t>
        </w:r>
        <w:r w:rsidR="00163C8D">
          <w:t xml:space="preserve"> and </w:t>
        </w:r>
        <w:r w:rsidR="00163C8D" w:rsidRPr="00163C8D">
          <w:rPr>
            <w:i/>
            <w:rPrChange w:id="132" w:author="dugalh" w:date="2018-04-25T12:17:00Z">
              <w:rPr/>
            </w:rPrChange>
          </w:rPr>
          <w:t>C</w:t>
        </w:r>
      </w:ins>
      <w:ins w:id="133" w:author="dugalh" w:date="2018-04-25T12:26:00Z">
        <w:r w:rsidR="004C73C8">
          <w:rPr>
            <w:i/>
          </w:rPr>
          <w:t>.</w:t>
        </w:r>
        <w:r w:rsidR="004C73C8" w:rsidRPr="004C73C8">
          <w:rPr>
            <w:rPrChange w:id="134" w:author="dugalh" w:date="2018-04-25T12:26:00Z">
              <w:rPr>
                <w:i/>
              </w:rPr>
            </w:rPrChange>
          </w:rPr>
          <w:t xml:space="preserve">  I</w:t>
        </w:r>
      </w:ins>
      <w:ins w:id="135" w:author="dugalh" w:date="2018-04-25T12:25:00Z">
        <w:r w:rsidR="00163C8D">
          <w:t xml:space="preserve">n essence, it </w:t>
        </w:r>
      </w:ins>
      <w:ins w:id="136" w:author="dugalh" w:date="2018-04-25T12:19:00Z">
        <w:r w:rsidR="00163C8D">
          <w:t xml:space="preserve">is </w:t>
        </w:r>
      </w:ins>
      <w:ins w:id="137" w:author="dugalh" w:date="2018-04-25T12:23:00Z">
        <w:r w:rsidR="00163C8D">
          <w:t xml:space="preserve">the </w:t>
        </w:r>
      </w:ins>
      <w:ins w:id="138" w:author="dugalh" w:date="2018-04-25T12:26:00Z">
        <w:r w:rsidR="004C73C8">
          <w:t>typical</w:t>
        </w:r>
      </w:ins>
      <w:ins w:id="139" w:author="dugalh" w:date="2018-04-25T12:25:00Z">
        <w:r w:rsidR="00163C8D">
          <w:t xml:space="preserve"> </w:t>
        </w:r>
      </w:ins>
      <w:ins w:id="140" w:author="dugalh" w:date="2018-04-25T12:23:00Z">
        <w:r w:rsidR="00163C8D">
          <w:t xml:space="preserve">parameter estimation </w:t>
        </w:r>
      </w:ins>
      <w:ins w:id="141" w:author="dugalh" w:date="2018-04-25T12:19:00Z">
        <w:r w:rsidR="00163C8D">
          <w:t xml:space="preserve">trade-off </w:t>
        </w:r>
      </w:ins>
      <w:ins w:id="142" w:author="dugalh" w:date="2018-04-25T12:20:00Z">
        <w:r w:rsidR="00163C8D">
          <w:t xml:space="preserve">between </w:t>
        </w:r>
      </w:ins>
      <w:ins w:id="143" w:author="dugalh" w:date="2018-04-25T12:37:00Z">
        <w:r w:rsidR="00ED166C">
          <w:t xml:space="preserve">bias and variance or </w:t>
        </w:r>
      </w:ins>
      <w:ins w:id="144" w:author="dugalh" w:date="2018-04-25T12:20:00Z">
        <w:r w:rsidR="00163C8D">
          <w:t>under</w:t>
        </w:r>
      </w:ins>
      <w:ins w:id="145" w:author="dugalh" w:date="2018-04-25T12:26:00Z">
        <w:r w:rsidR="004C73C8">
          <w:t>-</w:t>
        </w:r>
      </w:ins>
      <w:ins w:id="146" w:author="dugalh" w:date="2018-04-25T12:20:00Z">
        <w:r w:rsidR="00163C8D">
          <w:t xml:space="preserve"> and over-fitting</w:t>
        </w:r>
      </w:ins>
      <w:ins w:id="147" w:author="dugalh" w:date="2018-04-25T12:53:00Z">
        <w:r w:rsidR="000250A6">
          <w:t xml:space="preserve"> </w:t>
        </w:r>
        <w:r w:rsidR="000250A6">
          <w:fldChar w:fldCharType="begin" w:fldLock="1"/>
        </w:r>
      </w:ins>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ins w:id="148" w:author="dugalh" w:date="2018-04-25T12:53:00Z">
        <w:r w:rsidR="000250A6">
          <w:fldChar w:fldCharType="end"/>
        </w:r>
      </w:ins>
      <w:ins w:id="149" w:author="dugalh" w:date="2018-04-25T12:20:00Z">
        <w:r w:rsidR="00163C8D">
          <w:t xml:space="preserve">.  </w:t>
        </w:r>
      </w:ins>
      <w:ins w:id="150" w:author="dugalh" w:date="2018-04-25T12:43:00Z">
        <w:r w:rsidR="00ED166C">
          <w:t xml:space="preserve">Larger sliding windows will </w:t>
        </w:r>
      </w:ins>
      <w:ins w:id="151" w:author="dugalh" w:date="2018-04-25T12:45:00Z">
        <w:r w:rsidR="00ED166C">
          <w:t xml:space="preserve">be less susceptible </w:t>
        </w:r>
      </w:ins>
      <w:ins w:id="152" w:author="dugalh" w:date="2018-04-25T12:46:00Z">
        <w:r w:rsidR="000250A6">
          <w:t xml:space="preserve">to </w:t>
        </w:r>
      </w:ins>
      <w:ins w:id="153" w:author="dugalh" w:date="2018-04-25T12:47:00Z">
        <w:r w:rsidR="000250A6">
          <w:t>over</w:t>
        </w:r>
      </w:ins>
      <w:ins w:id="154" w:author="dugalh" w:date="2018-04-25T12:46:00Z">
        <w:r w:rsidR="000250A6">
          <w:t xml:space="preserve">-fitting </w:t>
        </w:r>
      </w:ins>
      <w:ins w:id="155" w:author="dugalh" w:date="2018-05-01T12:58:00Z">
        <w:r w:rsidR="00D476EB">
          <w:t>on</w:t>
        </w:r>
      </w:ins>
      <w:ins w:id="156" w:author="dugalh" w:date="2018-04-25T12:46:00Z">
        <w:r w:rsidR="000250A6">
          <w:t xml:space="preserve"> </w:t>
        </w:r>
      </w:ins>
      <w:ins w:id="157" w:author="dugalh" w:date="2018-04-25T12:45:00Z">
        <w:r w:rsidR="00ED166C">
          <w:t>nois</w:t>
        </w:r>
      </w:ins>
      <w:ins w:id="158" w:author="dugalh" w:date="2018-04-25T12:46:00Z">
        <w:r w:rsidR="000250A6">
          <w:t>y</w:t>
        </w:r>
      </w:ins>
      <w:ins w:id="159" w:author="dugalh" w:date="2018-04-25T12:45:00Z">
        <w:r w:rsidR="00ED166C">
          <w:t xml:space="preserve"> data</w:t>
        </w:r>
      </w:ins>
      <w:ins w:id="160" w:author="dugalh" w:date="2018-04-25T12:46:00Z">
        <w:r w:rsidR="000250A6">
          <w:t xml:space="preserve">, while smaller sliding windows will </w:t>
        </w:r>
      </w:ins>
      <w:ins w:id="161" w:author="dugalh" w:date="2018-04-25T12:47:00Z">
        <w:r w:rsidR="000250A6">
          <w:t xml:space="preserve">provide higher </w:t>
        </w:r>
      </w:ins>
      <w:ins w:id="162" w:author="dugalh" w:date="2018-04-25T12:54:00Z">
        <w:r w:rsidR="00FA0467">
          <w:t xml:space="preserve">spatial </w:t>
        </w:r>
      </w:ins>
      <w:ins w:id="163" w:author="dugalh" w:date="2018-04-25T12:47:00Z">
        <w:r w:rsidR="000250A6">
          <w:t>resolution correction parameters.</w:t>
        </w:r>
      </w:ins>
      <w:ins w:id="164" w:author="dugalh" w:date="2018-04-25T12:46:00Z">
        <w:r w:rsidR="000250A6">
          <w:t xml:space="preserve"> </w:t>
        </w:r>
      </w:ins>
      <w:ins w:id="165" w:author="dugalh" w:date="2018-04-25T12:45:00Z">
        <w:r w:rsidR="00ED166C">
          <w:t xml:space="preserve"> </w:t>
        </w:r>
      </w:ins>
      <w:ins w:id="166" w:author="dugalh" w:date="2018-04-25T12:49:00Z">
        <w:r w:rsidR="000250A6">
          <w:t xml:space="preserve">The choice of sliding window size for the case study is discussed in </w:t>
        </w:r>
      </w:ins>
      <w:ins w:id="167" w:author="dugalh" w:date="2018-05-02T11:17:00Z">
        <w:r w:rsidR="00D12C91">
          <w:t>S</w:t>
        </w:r>
      </w:ins>
      <w:ins w:id="168" w:author="dugalh" w:date="2018-04-25T12:49:00Z">
        <w:r w:rsidR="000250A6">
          <w:t>ection</w:t>
        </w:r>
      </w:ins>
      <w:ins w:id="169" w:author="dugalh" w:date="2018-05-02T11:18:00Z">
        <w:r w:rsidR="005746D9">
          <w:t xml:space="preserve"> </w:t>
        </w:r>
        <w:r w:rsidR="005746D9">
          <w:fldChar w:fldCharType="begin"/>
        </w:r>
        <w:r w:rsidR="005746D9">
          <w:instrText xml:space="preserve"> REF _Ref513023259 \r \h </w:instrText>
        </w:r>
      </w:ins>
      <w:r w:rsidR="005746D9">
        <w:fldChar w:fldCharType="separate"/>
      </w:r>
      <w:r w:rsidR="00450357">
        <w:t>2.5</w:t>
      </w:r>
      <w:ins w:id="170" w:author="dugalh" w:date="2018-05-02T11:18:00Z">
        <w:r w:rsidR="005746D9">
          <w:fldChar w:fldCharType="end"/>
        </w:r>
      </w:ins>
      <w:ins w:id="171" w:author="dugalh" w:date="2018-04-26T13:43:00Z">
        <w:r w:rsidR="001F1D98">
          <w:t xml:space="preserve">, and the effect of varying the sliding window size is </w:t>
        </w:r>
      </w:ins>
      <w:ins w:id="172" w:author="dugalh" w:date="2018-05-02T11:19:00Z">
        <w:r w:rsidR="005746D9">
          <w:t>investigated</w:t>
        </w:r>
      </w:ins>
      <w:ins w:id="173" w:author="dugalh" w:date="2018-04-26T13:43:00Z">
        <w:r w:rsidR="001F1D98">
          <w:t xml:space="preserve"> in </w:t>
        </w:r>
      </w:ins>
      <w:ins w:id="174" w:author="dugalh" w:date="2018-05-02T11:17:00Z">
        <w:r w:rsidR="00D12C91">
          <w:t>S</w:t>
        </w:r>
      </w:ins>
      <w:ins w:id="175" w:author="dugalh" w:date="2018-04-26T13:43:00Z">
        <w:r w:rsidR="001F1D98">
          <w:t>ection</w:t>
        </w:r>
      </w:ins>
      <w:ins w:id="176" w:author="dugalh" w:date="2018-05-02T11:19:00Z">
        <w:r w:rsidR="005746D9">
          <w:t xml:space="preserve"> </w:t>
        </w:r>
        <w:r w:rsidR="005746D9">
          <w:fldChar w:fldCharType="begin"/>
        </w:r>
        <w:r w:rsidR="005746D9">
          <w:instrText xml:space="preserve"> REF _Ref513023287 \r \h </w:instrText>
        </w:r>
      </w:ins>
      <w:r w:rsidR="005746D9">
        <w:fldChar w:fldCharType="separate"/>
      </w:r>
      <w:r w:rsidR="00450357">
        <w:t>3.4</w:t>
      </w:r>
      <w:ins w:id="177" w:author="dugalh" w:date="2018-05-02T11:19:00Z">
        <w:r w:rsidR="005746D9">
          <w:fldChar w:fldCharType="end"/>
        </w:r>
      </w:ins>
      <w:ins w:id="178" w:author="dugalh" w:date="2018-04-25T12:49:00Z">
        <w:r w:rsidR="000250A6">
          <w:t>.</w:t>
        </w:r>
      </w:ins>
      <w:ins w:id="179" w:author="dugalh" w:date="2018-04-25T12:17:00Z">
        <w:r w:rsidR="00163C8D">
          <w:t xml:space="preserve">  </w:t>
        </w:r>
      </w:ins>
      <w:commentRangeEnd w:id="125"/>
      <w:ins w:id="180" w:author="dugalh" w:date="2018-04-25T12:54:00Z">
        <w:r w:rsidR="00FA0467">
          <w:rPr>
            <w:rStyle w:val="CommentReference"/>
          </w:rPr>
          <w:commentReference w:id="125"/>
        </w:r>
      </w:ins>
    </w:p>
    <w:p w14:paraId="317B97B1" w14:textId="77777777" w:rsidR="007328A7" w:rsidRDefault="007328A7" w:rsidP="00704D02">
      <w:pPr>
        <w:pStyle w:val="Newparagraph"/>
      </w:pPr>
    </w:p>
    <w:p w14:paraId="25D99E41" w14:textId="2568E6A4" w:rsidR="007328A7" w:rsidRDefault="007328A7" w:rsidP="007328A7">
      <w:pPr>
        <w:pStyle w:val="Newparagraph"/>
        <w:rPr>
          <w:ins w:id="181" w:author="dugalh" w:date="2018-05-02T12:52:00Z"/>
        </w:rPr>
      </w:pPr>
      <w:moveToRangeStart w:id="182" w:author="dugalh" w:date="2018-04-25T15:31:00Z" w:name="move512433647"/>
      <w:commentRangeStart w:id="183"/>
      <w:moveTo w:id="184" w:author="dugalh" w:date="2018-04-25T15:31:00Z">
        <w:r>
          <w:t xml:space="preserve">The reference image will typically be at a substantially lower spatial resolution than the aerial imagery.  </w:t>
        </w:r>
        <w:del w:id="185" w:author="dugalh" w:date="2018-04-26T13:50:00Z">
          <w:r w:rsidDel="001F1D98">
            <w:delText>Calibrated</w:delText>
          </w:r>
        </w:del>
      </w:moveTo>
      <w:ins w:id="186" w:author="dugalh" w:date="2018-04-26T13:50:00Z">
        <w:r w:rsidR="001F1D98">
          <w:t>BRDF corrected</w:t>
        </w:r>
      </w:ins>
      <w:moveTo w:id="187" w:author="dugalh" w:date="2018-04-25T15:31:00Z">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w:t>
        </w:r>
        <w:r>
          <w:lastRenderedPageBreak/>
          <w:t xml:space="preserve">higher.  This large resolution discrepancy affects the accuracy of the results.  While the Equation </w:t>
        </w:r>
        <w:r>
          <w:fldChar w:fldCharType="begin"/>
        </w:r>
        <w:r>
          <w:instrText xml:space="preserve"> REF _Ref389750707 \h  \* MERGEFORMAT </w:instrText>
        </w:r>
      </w:moveTo>
      <w:moveTo w:id="188" w:author="dugalh" w:date="2018-04-25T15:31:00Z">
        <w:r>
          <w:fldChar w:fldCharType="separate"/>
        </w:r>
      </w:moveTo>
      <w:r w:rsidR="00450357" w:rsidRPr="003B5532">
        <w:t>(</w:t>
      </w:r>
      <w:r w:rsidR="00450357">
        <w:rPr>
          <w:noProof/>
        </w:rPr>
        <w:t>5</w:t>
      </w:r>
      <w:r w:rsidR="00450357" w:rsidRPr="003B5532">
        <w:t>)</w:t>
      </w:r>
      <w:moveTo w:id="189" w:author="dugalh" w:date="2018-04-25T15:31:00Z">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moveTo>
      <w:r>
        <w:rPr>
          <w:lang w:eastAsia="en-ZA"/>
        </w:rPr>
      </w:r>
      <w:moveTo w:id="190" w:author="dugalh" w:date="2018-04-25T15:31:00Z">
        <w:r>
          <w:rPr>
            <w:lang w:eastAsia="en-ZA"/>
          </w:rPr>
          <w:fldChar w:fldCharType="separate"/>
        </w:r>
      </w:moveTo>
      <w:r w:rsidR="00450357">
        <w:rPr>
          <w:lang w:eastAsia="en-ZA"/>
        </w:rPr>
        <w:t>2.1</w:t>
      </w:r>
      <w:moveTo w:id="191" w:author="dugalh" w:date="2018-04-25T15:31:00Z">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Pr>
            <w:lang w:eastAsia="en-ZA"/>
          </w:rPr>
          <w:fldChar w:fldCharType="separate"/>
        </w:r>
        <w:r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moveTo>
    </w:p>
    <w:p w14:paraId="0A3108BA" w14:textId="77777777" w:rsidR="00EB6E95" w:rsidRDefault="00EB6E95" w:rsidP="007328A7">
      <w:pPr>
        <w:pStyle w:val="Newparagraph"/>
        <w:rPr>
          <w:moveTo w:id="192" w:author="dugalh" w:date="2018-04-25T15:31:00Z"/>
        </w:rPr>
      </w:pPr>
    </w:p>
    <w:commentRangeEnd w:id="183"/>
    <w:p w14:paraId="2898DAD6" w14:textId="07747F97" w:rsidR="007328A7" w:rsidDel="007328A7" w:rsidRDefault="007328A7" w:rsidP="007328A7">
      <w:pPr>
        <w:pStyle w:val="Newparagraph"/>
        <w:rPr>
          <w:del w:id="193" w:author="dugalh" w:date="2018-04-25T15:32:00Z"/>
          <w:moveTo w:id="194" w:author="dugalh" w:date="2018-04-25T15:31:00Z"/>
        </w:rPr>
      </w:pPr>
      <w:r>
        <w:rPr>
          <w:rStyle w:val="CommentReference"/>
        </w:rPr>
        <w:commentReference w:id="183"/>
      </w:r>
    </w:p>
    <w:moveToRangeEnd w:id="182"/>
    <w:p w14:paraId="52FEF9E5" w14:textId="1C401079" w:rsidR="006A62C7" w:rsidRDefault="006A62C7">
      <w:pPr>
        <w:pStyle w:val="Heading2"/>
        <w:rPr>
          <w:ins w:id="195" w:author="dugalh" w:date="2018-04-25T14:53:00Z"/>
        </w:rPr>
        <w:pPrChange w:id="196" w:author="dugalh" w:date="2018-04-25T14:53:00Z">
          <w:pPr>
            <w:pStyle w:val="Newparagraph"/>
          </w:pPr>
        </w:pPrChange>
      </w:pPr>
      <w:commentRangeStart w:id="197"/>
      <w:ins w:id="198" w:author="dugalh" w:date="2018-04-25T14:53:00Z">
        <w:r>
          <w:t xml:space="preserve">Incorporation of </w:t>
        </w:r>
      </w:ins>
      <w:ins w:id="199" w:author="dugalh" w:date="2018-04-25T14:52:00Z">
        <w:r>
          <w:t xml:space="preserve">Viewing Geometry and Relative Spectral Response </w:t>
        </w:r>
      </w:ins>
      <w:ins w:id="200" w:author="dugalh" w:date="2018-04-25T14:53:00Z">
        <w:r>
          <w:t>Effects</w:t>
        </w:r>
      </w:ins>
      <w:commentRangeEnd w:id="197"/>
      <w:ins w:id="201" w:author="dugalh" w:date="2018-04-25T15:13:00Z">
        <w:r w:rsidR="00367EC9">
          <w:rPr>
            <w:rStyle w:val="CommentReference"/>
            <w:rFonts w:cs="Times New Roman"/>
            <w:b w:val="0"/>
            <w:bCs w:val="0"/>
            <w:i w:val="0"/>
            <w:iCs w:val="0"/>
          </w:rPr>
          <w:commentReference w:id="197"/>
        </w:r>
      </w:ins>
    </w:p>
    <w:p w14:paraId="56183FA6" w14:textId="57E370CA" w:rsidR="007328A7" w:rsidRDefault="006A62C7">
      <w:pPr>
        <w:pStyle w:val="Paragraph"/>
        <w:rPr>
          <w:ins w:id="202" w:author="dugalh" w:date="2018-04-25T15:36:00Z"/>
        </w:rPr>
        <w:pPrChange w:id="203" w:author="dugalh" w:date="2018-04-25T14:53:00Z">
          <w:pPr>
            <w:pStyle w:val="Newparagraph"/>
          </w:pPr>
        </w:pPrChange>
      </w:pPr>
      <w:commentRangeStart w:id="204"/>
      <w:ins w:id="205" w:author="dugalh" w:date="2018-04-25T14:53:00Z">
        <w:r>
          <w:t>For the sake of simplicity</w:t>
        </w:r>
      </w:ins>
      <w:ins w:id="206" w:author="dugalh" w:date="2018-04-25T15:04:00Z">
        <w:r w:rsidR="00427644">
          <w:t>,</w:t>
        </w:r>
      </w:ins>
      <w:ins w:id="207" w:author="dugalh" w:date="2018-04-25T14:53:00Z">
        <w:r>
          <w:t xml:space="preserve"> the formulation of the </w:t>
        </w:r>
      </w:ins>
      <w:ins w:id="208" w:author="dugalh" w:date="2018-04-25T15:00:00Z">
        <w:r w:rsidR="00427644">
          <w:t>local</w:t>
        </w:r>
      </w:ins>
      <w:ins w:id="209" w:author="dugalh" w:date="2018-04-25T14:53:00Z">
        <w:r>
          <w:t xml:space="preserve"> linear model </w:t>
        </w:r>
      </w:ins>
      <w:ins w:id="210" w:author="dugalh" w:date="2018-04-25T15:00:00Z">
        <w:r w:rsidR="00427644">
          <w:t xml:space="preserve">in section </w:t>
        </w:r>
      </w:ins>
      <w:ins w:id="211" w:author="dugalh" w:date="2018-04-25T15:02:00Z">
        <w:r w:rsidR="00427644">
          <w:fldChar w:fldCharType="begin"/>
        </w:r>
        <w:r w:rsidR="00427644">
          <w:instrText xml:space="preserve"> REF _Ref512431860 \r \h </w:instrText>
        </w:r>
      </w:ins>
      <w:r w:rsidR="00427644">
        <w:fldChar w:fldCharType="separate"/>
      </w:r>
      <w:r w:rsidR="00450357">
        <w:t>2.1</w:t>
      </w:r>
      <w:ins w:id="212" w:author="dugalh" w:date="2018-04-25T15:02:00Z">
        <w:r w:rsidR="00427644">
          <w:fldChar w:fldCharType="end"/>
        </w:r>
      </w:ins>
      <w:ins w:id="213" w:author="dugalh" w:date="2018-04-25T15:00:00Z">
        <w:r w:rsidR="00427644">
          <w:t xml:space="preserve"> </w:t>
        </w:r>
      </w:ins>
      <w:ins w:id="214" w:author="dugalh" w:date="2018-04-25T14:57:00Z">
        <w:r>
          <w:t xml:space="preserve">did not consider </w:t>
        </w:r>
      </w:ins>
      <w:ins w:id="215" w:author="dugalh" w:date="2018-04-25T15:02:00Z">
        <w:r w:rsidR="00427644">
          <w:t xml:space="preserve">the effect </w:t>
        </w:r>
      </w:ins>
      <w:ins w:id="216" w:author="dugalh" w:date="2018-04-25T16:10:00Z">
        <w:r w:rsidR="00095D9F">
          <w:t xml:space="preserve">of </w:t>
        </w:r>
      </w:ins>
      <w:ins w:id="217" w:author="dugalh" w:date="2018-04-25T14:53:00Z">
        <w:r>
          <w:t>viewing geometry and relative spectral response (</w:t>
        </w:r>
      </w:ins>
      <w:ins w:id="218" w:author="dugalh" w:date="2018-04-25T14:54:00Z">
        <w:r>
          <w:t>RSR</w:t>
        </w:r>
      </w:ins>
      <w:ins w:id="219" w:author="dugalh" w:date="2018-04-25T14:53:00Z">
        <w:r>
          <w:t>)</w:t>
        </w:r>
      </w:ins>
      <w:ins w:id="220" w:author="dugalh" w:date="2018-04-25T14:55:00Z">
        <w:r>
          <w:t xml:space="preserve"> </w:t>
        </w:r>
      </w:ins>
      <w:ins w:id="221" w:author="dugalh" w:date="2018-04-25T15:34:00Z">
        <w:r w:rsidR="007328A7">
          <w:t xml:space="preserve">differences </w:t>
        </w:r>
      </w:ins>
      <w:ins w:id="222" w:author="dugalh" w:date="2018-04-25T14:57:00Z">
        <w:r>
          <w:t xml:space="preserve">between the aerial and reference images.  In this section, we show that these effects too can be </w:t>
        </w:r>
      </w:ins>
      <w:ins w:id="223" w:author="dugalh" w:date="2018-04-25T15:09:00Z">
        <w:r w:rsidR="00427644">
          <w:t>modelled as</w:t>
        </w:r>
      </w:ins>
      <w:ins w:id="224" w:author="dugalh" w:date="2018-04-25T14:55:00Z">
        <w:r>
          <w:t xml:space="preserve"> </w:t>
        </w:r>
      </w:ins>
      <w:ins w:id="225" w:author="dugalh" w:date="2018-04-25T15:02:00Z">
        <w:r w:rsidR="00427644">
          <w:t>local</w:t>
        </w:r>
      </w:ins>
      <w:ins w:id="226" w:author="dugalh" w:date="2018-04-25T15:09:00Z">
        <w:r w:rsidR="00427644">
          <w:t>ly</w:t>
        </w:r>
      </w:ins>
      <w:ins w:id="227" w:author="dugalh" w:date="2018-04-25T15:02:00Z">
        <w:r w:rsidR="00427644">
          <w:t xml:space="preserve"> linear </w:t>
        </w:r>
      </w:ins>
      <w:ins w:id="228" w:author="dugalh" w:date="2018-04-25T15:09:00Z">
        <w:r w:rsidR="00427644">
          <w:t>relations</w:t>
        </w:r>
      </w:ins>
      <w:ins w:id="229" w:author="dugalh" w:date="2018-04-25T15:10:00Z">
        <w:r w:rsidR="00367EC9">
          <w:t xml:space="preserve">.  </w:t>
        </w:r>
      </w:ins>
      <w:ins w:id="230" w:author="dugalh" w:date="2018-04-25T15:37:00Z">
        <w:r w:rsidR="007328A7">
          <w:t xml:space="preserve">These </w:t>
        </w:r>
      </w:ins>
      <w:ins w:id="231" w:author="dugalh" w:date="2018-04-25T15:39:00Z">
        <w:r w:rsidR="007328A7">
          <w:t xml:space="preserve">linear </w:t>
        </w:r>
      </w:ins>
      <w:ins w:id="232" w:author="dugalh" w:date="2018-04-25T15:37:00Z">
        <w:r w:rsidR="007328A7">
          <w:t xml:space="preserve">relations can </w:t>
        </w:r>
      </w:ins>
      <w:ins w:id="233" w:author="dugalh" w:date="2018-04-25T15:39:00Z">
        <w:r w:rsidR="007328A7">
          <w:t xml:space="preserve">then </w:t>
        </w:r>
      </w:ins>
      <w:ins w:id="234" w:author="dugalh" w:date="2018-04-25T15:37:00Z">
        <w:r w:rsidR="007328A7">
          <w:t xml:space="preserve">be lumped together with that of </w:t>
        </w:r>
      </w:ins>
      <w:ins w:id="235" w:author="dugalh" w:date="2018-04-25T15:38:00Z">
        <w:r w:rsidR="007328A7">
          <w:t xml:space="preserve">Equation </w:t>
        </w:r>
        <w:r w:rsidR="007328A7">
          <w:fldChar w:fldCharType="begin"/>
        </w:r>
        <w:r w:rsidR="007328A7">
          <w:instrText xml:space="preserve"> REF _Ref389750707 \h  \* MERGEFORMAT </w:instrText>
        </w:r>
      </w:ins>
      <w:ins w:id="236" w:author="dugalh" w:date="2018-04-25T15:38:00Z">
        <w:r w:rsidR="007328A7">
          <w:fldChar w:fldCharType="separate"/>
        </w:r>
      </w:ins>
      <w:r w:rsidR="00450357" w:rsidRPr="003B5532">
        <w:t>(</w:t>
      </w:r>
      <w:r w:rsidR="00450357">
        <w:rPr>
          <w:noProof/>
        </w:rPr>
        <w:t>5</w:t>
      </w:r>
      <w:r w:rsidR="00450357" w:rsidRPr="003B5532">
        <w:t>)</w:t>
      </w:r>
      <w:ins w:id="237" w:author="dugalh" w:date="2018-04-25T15:38:00Z">
        <w:r w:rsidR="007328A7">
          <w:fldChar w:fldCharType="end"/>
        </w:r>
        <w:r w:rsidR="007328A7">
          <w:t xml:space="preserve"> </w:t>
        </w:r>
      </w:ins>
      <w:ins w:id="238" w:author="dugalh" w:date="2018-04-25T15:37:00Z">
        <w:r w:rsidR="007328A7">
          <w:t xml:space="preserve">to form </w:t>
        </w:r>
      </w:ins>
      <w:ins w:id="239" w:author="dugalh" w:date="2018-04-25T15:38:00Z">
        <w:r w:rsidR="007328A7">
          <w:t xml:space="preserve">a single linear </w:t>
        </w:r>
      </w:ins>
      <w:ins w:id="240" w:author="dugalh" w:date="2018-04-25T15:43:00Z">
        <w:r w:rsidR="001E26EB">
          <w:t>relation between</w:t>
        </w:r>
      </w:ins>
      <w:ins w:id="241" w:author="dugalh" w:date="2018-04-25T15:44:00Z">
        <w:r w:rsidR="001E26EB">
          <w:t xml:space="preserv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ins>
      <w:ins w:id="242" w:author="dugalh" w:date="2018-04-25T15:43:00Z">
        <w:r w:rsidR="001E26EB">
          <w:t xml:space="preserve"> </w:t>
        </w:r>
      </w:ins>
      <w:ins w:id="243" w:author="dugalh" w:date="2018-04-25T15:39:00Z">
        <w:r w:rsidR="007328A7">
          <w:t xml:space="preserve">In other words, these </w:t>
        </w:r>
      </w:ins>
      <w:ins w:id="244" w:author="dugalh" w:date="2018-05-02T11:21:00Z">
        <w:r w:rsidR="00BE6845">
          <w:t xml:space="preserve">combined </w:t>
        </w:r>
      </w:ins>
      <w:ins w:id="245" w:author="dugalh" w:date="2018-04-25T15:39:00Z">
        <w:r w:rsidR="007328A7">
          <w:t xml:space="preserve">effects are </w:t>
        </w:r>
      </w:ins>
      <w:ins w:id="246" w:author="dugalh" w:date="2018-04-25T15:40:00Z">
        <w:r w:rsidR="007328A7">
          <w:t xml:space="preserve">still </w:t>
        </w:r>
      </w:ins>
      <w:ins w:id="247" w:author="dugalh" w:date="2018-04-25T15:39:00Z">
        <w:r w:rsidR="007328A7">
          <w:lastRenderedPageBreak/>
          <w:t>approximate</w:t>
        </w:r>
      </w:ins>
      <w:ins w:id="248" w:author="dugalh" w:date="2018-04-25T15:40:00Z">
        <w:r w:rsidR="007328A7">
          <w:t>d</w:t>
        </w:r>
      </w:ins>
      <w:ins w:id="249" w:author="dugalh" w:date="2018-04-25T15:39:00Z">
        <w:r w:rsidR="007328A7">
          <w:t xml:space="preserve"> </w:t>
        </w:r>
      </w:ins>
      <w:ins w:id="250" w:author="dugalh" w:date="2018-04-25T15:40:00Z">
        <w:r w:rsidR="007328A7">
          <w:t xml:space="preserve">by </w:t>
        </w:r>
      </w:ins>
      <w:ins w:id="251" w:author="dugalh" w:date="2018-04-25T15:42:00Z">
        <w:r w:rsidR="001E26EB">
          <w:t>a</w:t>
        </w:r>
      </w:ins>
      <w:ins w:id="252" w:author="dugalh" w:date="2018-04-25T15:40:00Z">
        <w:r w:rsidR="007328A7">
          <w:t xml:space="preserve"> spatially</w:t>
        </w:r>
      </w:ins>
      <w:ins w:id="253" w:author="dugalh" w:date="2018-04-25T15:39:00Z">
        <w:r w:rsidR="007328A7">
          <w:t xml:space="preserve"> </w:t>
        </w:r>
      </w:ins>
      <w:ins w:id="254" w:author="dugalh" w:date="2018-04-25T15:41:00Z">
        <w:r w:rsidR="007328A7">
          <w:t xml:space="preserve">varying </w:t>
        </w:r>
      </w:ins>
      <w:ins w:id="255" w:author="dugalh" w:date="2018-04-25T15:39:00Z">
        <w:r w:rsidR="007328A7">
          <w:t xml:space="preserve">linear model </w:t>
        </w:r>
      </w:ins>
      <w:ins w:id="256" w:author="dugalh" w:date="2018-04-25T15:42:00Z">
        <w:r w:rsidR="001E26EB">
          <w:t xml:space="preserve">with parameters as estimated </w:t>
        </w:r>
      </w:ins>
      <w:ins w:id="257" w:author="dugalh" w:date="2018-04-25T16:07:00Z">
        <w:r w:rsidR="0024685E">
          <w:t>with</w:t>
        </w:r>
      </w:ins>
      <w:ins w:id="258" w:author="dugalh" w:date="2018-04-25T15:42:00Z">
        <w:r w:rsidR="001E26EB">
          <w:t xml:space="preserve"> </w:t>
        </w:r>
      </w:ins>
      <w:ins w:id="259" w:author="dugalh" w:date="2018-04-25T16:07:00Z">
        <w:r w:rsidR="0024685E" w:rsidRPr="00D35244">
          <w:t>Equation</w:t>
        </w:r>
        <w:r w:rsidR="0024685E">
          <w:t xml:space="preserve"> </w:t>
        </w:r>
        <w:r w:rsidR="0024685E">
          <w:fldChar w:fldCharType="begin"/>
        </w:r>
        <w:r w:rsidR="0024685E">
          <w:instrText xml:space="preserve"> REF _Ref486611282 \h </w:instrText>
        </w:r>
      </w:ins>
      <w:ins w:id="260" w:author="dugalh" w:date="2018-04-25T16:07:00Z">
        <w:r w:rsidR="0024685E">
          <w:fldChar w:fldCharType="separate"/>
        </w:r>
      </w:ins>
      <w:r w:rsidR="00450357" w:rsidRPr="003B5532">
        <w:t>(</w:t>
      </w:r>
      <w:r w:rsidR="00450357">
        <w:rPr>
          <w:noProof/>
        </w:rPr>
        <w:t>9</w:t>
      </w:r>
      <w:ins w:id="261" w:author="dugalh" w:date="2018-04-25T16:07:00Z">
        <w:r w:rsidR="0024685E">
          <w:fldChar w:fldCharType="end"/>
        </w:r>
        <w:r w:rsidR="0024685E">
          <w:t>)</w:t>
        </w:r>
      </w:ins>
      <w:ins w:id="262" w:author="dugalh" w:date="2018-04-25T15:40:00Z">
        <w:r w:rsidR="007328A7">
          <w:t xml:space="preserve">.   </w:t>
        </w:r>
      </w:ins>
      <w:commentRangeEnd w:id="204"/>
      <w:ins w:id="263" w:author="dugalh" w:date="2018-04-25T16:07:00Z">
        <w:r w:rsidR="0024685E">
          <w:rPr>
            <w:rStyle w:val="CommentReference"/>
          </w:rPr>
          <w:commentReference w:id="204"/>
        </w:r>
      </w:ins>
    </w:p>
    <w:p w14:paraId="44649B77" w14:textId="5784A8FA" w:rsidR="006A62C7" w:rsidRPr="006A62C7" w:rsidRDefault="00427644">
      <w:pPr>
        <w:pStyle w:val="Paragraph"/>
        <w:pPrChange w:id="264" w:author="dugalh" w:date="2018-04-25T14:53:00Z">
          <w:pPr>
            <w:pStyle w:val="Newparagraph"/>
          </w:pPr>
        </w:pPrChange>
      </w:pPr>
      <w:ins w:id="265" w:author="dugalh" w:date="2018-04-25T15:05:00Z">
        <w:r>
          <w:t xml:space="preserve"> </w:t>
        </w:r>
      </w:ins>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66"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266"/>
          </w:p>
        </w:tc>
      </w:tr>
    </w:tbl>
    <w:p w14:paraId="5F4E0593" w14:textId="6AA36864"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E060BE"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67"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267"/>
          </w:p>
        </w:tc>
      </w:tr>
    </w:tbl>
    <w:p w14:paraId="45262AE3" w14:textId="77777777" w:rsidR="00704D02" w:rsidRDefault="00E060BE"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w:t>
      </w:r>
      <w:proofErr w:type="gramStart"/>
      <w:r w:rsidR="00704D02">
        <w:rPr>
          <w:lang w:eastAsia="en-ZA"/>
        </w:rPr>
        <w:t>and</w:t>
      </w:r>
      <w:proofErr w:type="gramEnd"/>
      <w:r w:rsidR="00704D02">
        <w:rPr>
          <w:lang w:eastAsia="en-ZA"/>
        </w:rPr>
        <w:t xml:space="preserve">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E060BE"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68"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268"/>
            <w:r w:rsidRPr="003B5532">
              <w:t>)</w:t>
            </w:r>
          </w:p>
        </w:tc>
      </w:tr>
    </w:tbl>
    <w:p w14:paraId="6CA7CDE0" w14:textId="660BF936" w:rsidR="00704D02" w:rsidRDefault="00704D02" w:rsidP="00704D02">
      <w:pPr>
        <w:pStyle w:val="Paragraph"/>
        <w:rPr>
          <w:lang w:eastAsia="en-ZA"/>
        </w:rPr>
      </w:pPr>
      <m:oMath>
        <m:r>
          <w:rPr>
            <w:rFonts w:ascii="Cambria Math" w:hAnsi="Cambria Math"/>
          </w:rPr>
          <w:lastRenderedPageBreak/>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0250A6">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4D8727F9" w:rsidR="00704D02" w:rsidRPr="00665E5F" w:rsidRDefault="00704D02" w:rsidP="00704D02">
      <w:pPr>
        <w:pStyle w:val="Newparagraph"/>
      </w:pPr>
      <w:commentRangeStart w:id="269"/>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reference resolution and then </w:t>
      </w:r>
      <w:proofErr w:type="spellStart"/>
      <w:r>
        <w:t>upsampled</w:t>
      </w:r>
      <w:proofErr w:type="spellEnd"/>
      <w:r>
        <w:t xml:space="preserve">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450357">
        <w:rPr>
          <w:lang w:eastAsia="en-ZA"/>
        </w:rPr>
        <w:t>2.5</w:t>
      </w:r>
      <w:r>
        <w:rPr>
          <w:lang w:eastAsia="en-ZA"/>
        </w:rPr>
        <w:fldChar w:fldCharType="end"/>
      </w:r>
      <w:r>
        <w:rPr>
          <w:lang w:eastAsia="en-ZA"/>
        </w:rPr>
        <w:t xml:space="preserve">  (flying height = 5000 m, reference pixel width = 500 m), the camera view angle varies at most </w:t>
      </w:r>
      <w:proofErr w:type="gramStart"/>
      <w:r>
        <w:rPr>
          <w:lang w:eastAsia="en-ZA"/>
        </w:rPr>
        <w:t xml:space="preserve">by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0250A6">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commentRangeEnd w:id="269"/>
      <w:r w:rsidR="00176D87">
        <w:rPr>
          <w:rStyle w:val="CommentReference"/>
        </w:rPr>
        <w:commentReference w:id="269"/>
      </w:r>
    </w:p>
    <w:p w14:paraId="7BC66BB0" w14:textId="77777777" w:rsidR="00704D02" w:rsidRDefault="00704D02" w:rsidP="00704D02">
      <w:pPr>
        <w:pStyle w:val="Newparagraph"/>
        <w:rPr>
          <w:lang w:eastAsia="en-ZA"/>
        </w:rPr>
      </w:pPr>
    </w:p>
    <w:p w14:paraId="061E3661" w14:textId="2289BCF5" w:rsidR="00704D02" w:rsidRDefault="00704D02" w:rsidP="00704D02">
      <w:pPr>
        <w:pStyle w:val="Paragraph"/>
      </w:pPr>
      <w:del w:id="270" w:author="dugalh" w:date="2018-05-02T11:24:00Z">
        <w:r w:rsidDel="007D1F1F">
          <w:delText>The proposed model, as</w:delText>
        </w:r>
      </w:del>
      <w:ins w:id="271" w:author="dugalh" w:date="2018-05-02T11:24:00Z">
        <w:r w:rsidR="007D1F1F">
          <w:t>The model</w:t>
        </w:r>
      </w:ins>
      <w:r>
        <w:t xml:space="preserve"> present</w:t>
      </w:r>
      <w:ins w:id="272" w:author="dugalh" w:date="2018-05-02T11:24:00Z">
        <w:r w:rsidR="007D1F1F">
          <w:t>ation</w:t>
        </w:r>
      </w:ins>
      <w:del w:id="273" w:author="dugalh" w:date="2018-05-02T11:24:00Z">
        <w:r w:rsidDel="007D1F1F">
          <w:delText>ed</w:delText>
        </w:r>
      </w:del>
      <w:r>
        <w:t xml:space="preserve"> in Section </w:t>
      </w:r>
      <w:r>
        <w:fldChar w:fldCharType="begin"/>
      </w:r>
      <w:r>
        <w:instrText xml:space="preserve"> REF _Ref474669339 \r \h </w:instrText>
      </w:r>
      <w:r>
        <w:fldChar w:fldCharType="separate"/>
      </w:r>
      <w:r w:rsidR="00450357">
        <w:t>2.1</w:t>
      </w:r>
      <w:r>
        <w:fldChar w:fldCharType="end"/>
      </w:r>
      <w:r>
        <w:t>, ignore</w:t>
      </w:r>
      <w:ins w:id="274" w:author="dugalh" w:date="2018-05-02T11:24:00Z">
        <w:r w:rsidR="007D1F1F">
          <w:t>d</w:t>
        </w:r>
      </w:ins>
      <w:del w:id="275" w:author="dugalh" w:date="2018-05-02T11:24:00Z">
        <w:r w:rsidDel="007D1F1F">
          <w:delText>s</w:delText>
        </w:r>
      </w:del>
      <w:r>
        <w:t xml:space="preserve">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E060BE"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76"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276"/>
            <w:r w:rsidRPr="003B5532">
              <w:t>)</w:t>
            </w:r>
          </w:p>
        </w:tc>
      </w:tr>
    </w:tbl>
    <w:p w14:paraId="20038953" w14:textId="6CE69A4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w:t>
      </w:r>
      <w:r>
        <w:lastRenderedPageBreak/>
        <w:t xml:space="preserve">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commentRangeStart w:id="277"/>
      <w:ins w:id="278" w:author="dugalh" w:date="2018-05-02T11:25:00Z">
        <w:r w:rsidR="007D1F1F">
          <w:t>We therefore approximate t</w:t>
        </w:r>
      </w:ins>
      <w:del w:id="279" w:author="dugalh" w:date="2018-05-02T11:25:00Z">
        <w:r w:rsidDel="007D1F1F">
          <w:delText>T</w:delText>
        </w:r>
      </w:del>
      <w:r>
        <w:t xml:space="preserve">he effect of sensor spectral responses </w:t>
      </w:r>
      <w:del w:id="280" w:author="dugalh" w:date="2018-05-02T11:25:00Z">
        <w:r w:rsidDel="007D1F1F">
          <w:delText xml:space="preserve">is approximated </w:delText>
        </w:r>
      </w:del>
      <w:r>
        <w:t xml:space="preserve">as a locally linear relationship that is </w:t>
      </w:r>
      <w:del w:id="281" w:author="dugalh" w:date="2018-05-02T11:26:00Z">
        <w:r w:rsidDel="007D1F1F">
          <w:delText xml:space="preserve">consequently </w:delText>
        </w:r>
      </w:del>
      <w:r>
        <w:t xml:space="preserve">lumped into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t>
      </w:r>
      <w:commentRangeEnd w:id="277"/>
      <w:r w:rsidR="007D1F1F">
        <w:rPr>
          <w:rStyle w:val="CommentReference"/>
        </w:rPr>
        <w:commentReference w:id="277"/>
      </w:r>
      <w:r>
        <w:t xml:space="preserve"> This approximation is supported by simulations for the case study sensors in Section </w:t>
      </w:r>
      <w:r>
        <w:fldChar w:fldCharType="begin"/>
      </w:r>
      <w:r>
        <w:instrText xml:space="preserve"> REF _Ref486590748 \r \h </w:instrText>
      </w:r>
      <w:r>
        <w:fldChar w:fldCharType="separate"/>
      </w:r>
      <w:r w:rsidR="00450357">
        <w:t>2.6</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3661C5AE" w:rsidR="00704D02" w:rsidDel="007328A7" w:rsidRDefault="00704D02" w:rsidP="00704D02">
      <w:pPr>
        <w:pStyle w:val="Newparagraph"/>
        <w:rPr>
          <w:moveFrom w:id="282" w:author="dugalh" w:date="2018-04-25T15:31:00Z"/>
        </w:rPr>
      </w:pPr>
      <w:moveFromRangeStart w:id="283" w:author="dugalh" w:date="2018-04-25T15:31:00Z" w:name="move512433647"/>
      <w:moveFrom w:id="284" w:author="dugalh" w:date="2018-04-25T15:31:00Z">
        <w:r w:rsidDel="007328A7">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rsidDel="007328A7">
          <w:fldChar w:fldCharType="begin"/>
        </w:r>
        <w:r w:rsidDel="007328A7">
          <w:instrText xml:space="preserve"> REF _Ref389750707 \h  \* MERGEFORMAT </w:instrText>
        </w:r>
      </w:moveFrom>
      <w:del w:id="285" w:author="dugalh" w:date="2018-04-25T15:31:00Z"/>
      <w:moveFrom w:id="286" w:author="dugalh" w:date="2018-04-25T15:31:00Z">
        <w:r w:rsidDel="007328A7">
          <w:fldChar w:fldCharType="separate"/>
        </w:r>
        <w:r w:rsidR="00C55794" w:rsidRPr="003B5532" w:rsidDel="007328A7">
          <w:t>(</w:t>
        </w:r>
        <w:r w:rsidR="00C55794" w:rsidDel="007328A7">
          <w:rPr>
            <w:noProof/>
          </w:rPr>
          <w:t>5</w:t>
        </w:r>
        <w:r w:rsidR="00C55794" w:rsidRPr="003B5532" w:rsidDel="007328A7">
          <w:t>)</w:t>
        </w:r>
        <w:r w:rsidDel="007328A7">
          <w:fldChar w:fldCharType="end"/>
        </w:r>
        <w:r w:rsidDel="007328A7">
          <w:t xml:space="preserve"> model applies to an aerial pixel, </w:t>
        </w:r>
        <w:r w:rsidRPr="00CA2802" w:rsidDel="007328A7">
          <w:rPr>
            <w:i/>
            <w:iCs/>
          </w:rPr>
          <w:t>M</w:t>
        </w:r>
        <w:r w:rsidDel="007328A7">
          <w:t xml:space="preserve"> and </w:t>
        </w:r>
        <w:r w:rsidRPr="00CA2802" w:rsidDel="007328A7">
          <w:rPr>
            <w:i/>
            <w:iCs/>
          </w:rPr>
          <w:t>C</w:t>
        </w:r>
        <w:r w:rsidDel="007328A7">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sidDel="007328A7">
          <w:rPr>
            <w:lang w:eastAsia="en-ZA"/>
          </w:rPr>
          <w:t xml:space="preserve">The theoretical formulation of Section </w:t>
        </w:r>
        <w:r w:rsidDel="007328A7">
          <w:rPr>
            <w:lang w:eastAsia="en-ZA"/>
          </w:rPr>
          <w:fldChar w:fldCharType="begin"/>
        </w:r>
        <w:r w:rsidDel="007328A7">
          <w:rPr>
            <w:lang w:eastAsia="en-ZA"/>
          </w:rPr>
          <w:instrText xml:space="preserve"> REF _Ref474669339 \r \h </w:instrText>
        </w:r>
      </w:moveFrom>
      <w:del w:id="287" w:author="dugalh" w:date="2018-04-25T15:31:00Z">
        <w:r w:rsidDel="007328A7">
          <w:rPr>
            <w:lang w:eastAsia="en-ZA"/>
          </w:rPr>
        </w:r>
      </w:del>
      <w:moveFrom w:id="288" w:author="dugalh" w:date="2018-04-25T15:31:00Z">
        <w:r w:rsidDel="007328A7">
          <w:rPr>
            <w:lang w:eastAsia="en-ZA"/>
          </w:rPr>
          <w:fldChar w:fldCharType="separate"/>
        </w:r>
        <w:r w:rsidR="00C55794" w:rsidDel="007328A7">
          <w:rPr>
            <w:lang w:eastAsia="en-ZA"/>
          </w:rPr>
          <w:t>2.1</w:t>
        </w:r>
        <w:r w:rsidDel="007328A7">
          <w:rPr>
            <w:lang w:eastAsia="en-ZA"/>
          </w:rPr>
          <w:fldChar w:fldCharType="end"/>
        </w:r>
        <w:r w:rsidDel="007328A7">
          <w:rPr>
            <w:lang w:eastAsia="en-ZA"/>
          </w:rPr>
          <w:t xml:space="preserve"> is intended to lend support to the use of the local linear model.  It is acknowledged that the model involves a number of </w:t>
        </w:r>
        <w:r w:rsidDel="007328A7">
          <w:rPr>
            <w:lang w:eastAsia="en-ZA"/>
          </w:rPr>
          <w:lastRenderedPageBreak/>
          <w:t xml:space="preserve">approximations and simplifications.  These include ignoring adjacency effects and BRDF coupling with atmospheric effects </w:t>
        </w:r>
        <w:r w:rsidRPr="00652770" w:rsidDel="007328A7">
          <w:rPr>
            <w:lang w:eastAsia="en-ZA"/>
          </w:rPr>
          <w:fldChar w:fldCharType="begin" w:fldLock="1"/>
        </w:r>
        <w:r w:rsidR="000250A6" w:rsidDel="007328A7">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sidDel="007328A7">
          <w:rPr>
            <w:lang w:eastAsia="en-ZA"/>
          </w:rPr>
          <w:fldChar w:fldCharType="separate"/>
        </w:r>
        <w:r w:rsidR="00B6684D" w:rsidRPr="00B6684D" w:rsidDel="007328A7">
          <w:rPr>
            <w:noProof/>
            <w:lang w:eastAsia="en-ZA"/>
          </w:rPr>
          <w:t>(E. Vermote et al. 2006)</w:t>
        </w:r>
        <w:r w:rsidRPr="00652770" w:rsidDel="007328A7">
          <w:rPr>
            <w:lang w:eastAsia="en-ZA"/>
          </w:rPr>
          <w:fldChar w:fldCharType="end"/>
        </w:r>
        <w:r w:rsidDel="007328A7">
          <w:rPr>
            <w:lang w:eastAsia="en-ZA"/>
          </w:rPr>
          <w:t xml:space="preserve">.  </w:t>
        </w:r>
        <w:r w:rsidDel="007328A7">
          <w:t xml:space="preserve">We regard these approximations as necessary limitations of the method.  Related methods make similar assumptions about BRDF homogeneity, often assuming a per-image BRDF model </w:t>
        </w:r>
        <w:r w:rsidDel="007328A7">
          <w:fldChar w:fldCharType="begin" w:fldLock="1"/>
        </w:r>
        <w:r w:rsidR="000250A6" w:rsidDel="007328A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rsidDel="007328A7">
          <w:fldChar w:fldCharType="separate"/>
        </w:r>
        <w:r w:rsidR="00B6684D" w:rsidRPr="00B6684D" w:rsidDel="007328A7">
          <w:rPr>
            <w:noProof/>
          </w:rPr>
          <w:t>(Collings et al. 2011; Chandelier and Martinoty 2009; López et al. 2011)</w:t>
        </w:r>
        <w:r w:rsidDel="007328A7">
          <w:fldChar w:fldCharType="end"/>
        </w:r>
        <w:r w:rsidDel="007328A7">
          <w:t xml:space="preserve"> and also using simplified local linear models for approximating radiative transfer </w:t>
        </w:r>
        <w:r w:rsidDel="007328A7">
          <w:fldChar w:fldCharType="begin" w:fldLock="1"/>
        </w:r>
        <w:r w:rsidR="000250A6" w:rsidDel="007328A7">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rsidDel="007328A7">
          <w:fldChar w:fldCharType="separate"/>
        </w:r>
        <w:r w:rsidR="00B6684D" w:rsidRPr="00B6684D" w:rsidDel="007328A7">
          <w:rPr>
            <w:noProof/>
          </w:rPr>
          <w:t>(Chandelier and Martinoty 2009; Collings et al. 2011; S. Gehrke and Beshah 2016)</w:t>
        </w:r>
        <w:r w:rsidDel="007328A7">
          <w:fldChar w:fldCharType="end"/>
        </w:r>
        <w:r w:rsidDel="007328A7">
          <w:t xml:space="preserve">.   </w:t>
        </w:r>
      </w:moveFrom>
    </w:p>
    <w:p w14:paraId="2DE6EFAB" w14:textId="5FE963C0" w:rsidR="00704D02" w:rsidDel="007328A7" w:rsidRDefault="00704D02" w:rsidP="00704D02">
      <w:pPr>
        <w:pStyle w:val="Newparagraph"/>
        <w:rPr>
          <w:moveFrom w:id="289" w:author="dugalh" w:date="2018-04-25T15:31:00Z"/>
        </w:rPr>
      </w:pPr>
    </w:p>
    <w:moveFromRangeEnd w:id="283"/>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290"/>
      <w:commentRangeStart w:id="291"/>
      <w:r>
        <w:t>The homogenisation procedure follows these steps:</w:t>
      </w:r>
      <w:commentRangeEnd w:id="290"/>
      <w:r w:rsidR="008F74E0">
        <w:rPr>
          <w:rStyle w:val="CommentReference"/>
        </w:rPr>
        <w:commentReference w:id="290"/>
      </w:r>
      <w:commentRangeEnd w:id="291"/>
      <w:r w:rsidR="005C3FA5">
        <w:rPr>
          <w:rStyle w:val="CommentReference"/>
        </w:rPr>
        <w:commentReference w:id="291"/>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414878EB" w:rsidR="00704D02" w:rsidRPr="00D35244" w:rsidRDefault="00407774" w:rsidP="00704D02">
      <w:pPr>
        <w:pStyle w:val="Bulletedlist"/>
        <w:numPr>
          <w:ilvl w:val="0"/>
          <w:numId w:val="31"/>
        </w:numPr>
      </w:pPr>
      <w:ins w:id="292" w:author="dugalh" w:date="2018-04-23T16:44:00Z">
        <w:r>
          <w:t>With the output from step (1), c</w:t>
        </w:r>
      </w:ins>
      <w:del w:id="293" w:author="dugalh" w:date="2018-04-23T16:44:00Z">
        <w:r w:rsidR="00704D02" w:rsidRPr="00D35244" w:rsidDel="00407774">
          <w:delText>C</w:delText>
        </w:r>
      </w:del>
      <w:r w:rsidR="00704D02" w:rsidRPr="00D35244">
        <w:t xml:space="preserve">alculate </w:t>
      </w:r>
      <w:ins w:id="294" w:author="dugalh" w:date="2018-04-23T16:57:00Z">
        <w:r w:rsidR="004523DE">
          <w:t xml:space="preserve">sliding window </w:t>
        </w:r>
      </w:ins>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ins w:id="295" w:author="dugalh" w:date="2018-04-23T17:02:00Z">
        <w:r w:rsidR="004523DE" w:rsidRPr="004523DE">
          <w:rPr>
            <w:bCs/>
            <w:rPrChange w:id="296" w:author="dugalh" w:date="2018-04-23T17:03:00Z">
              <w:rPr>
                <w:b/>
                <w:bCs/>
              </w:rPr>
            </w:rPrChange>
          </w:rPr>
          <w:t xml:space="preserve"> at the reference grid and resolution</w:t>
        </w:r>
      </w:ins>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w:t>
      </w:r>
      <w:r>
        <w:lastRenderedPageBreak/>
        <w:t xml:space="preserve">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082FBA09" w:rsidR="00704D02" w:rsidRDefault="00F70931" w:rsidP="00704D02">
      <w:pPr>
        <w:pStyle w:val="Newparagraph"/>
      </w:pPr>
      <w:ins w:id="297" w:author="dugalh" w:date="2018-05-01T14:40:00Z">
        <w:r>
          <w:t xml:space="preserve">Since adjacent </w:t>
        </w:r>
      </w:ins>
      <w:ins w:id="298" w:author="dugalh" w:date="2018-05-01T14:44:00Z">
        <w:r>
          <w:t xml:space="preserve">aerial </w:t>
        </w:r>
      </w:ins>
      <w:ins w:id="299" w:author="dugalh" w:date="2018-05-01T14:40:00Z">
        <w:r>
          <w:t>images are calibrated to the same reference</w:t>
        </w:r>
      </w:ins>
      <w:ins w:id="300" w:author="dugalh" w:date="2018-05-01T15:02:00Z">
        <w:r w:rsidR="00C1348F">
          <w:t xml:space="preserve"> image</w:t>
        </w:r>
      </w:ins>
      <w:ins w:id="301" w:author="dugalh" w:date="2018-05-01T14:40:00Z">
        <w:r>
          <w:t xml:space="preserve">, overlapping image areas are similar.   </w:t>
        </w:r>
      </w:ins>
      <w:commentRangeStart w:id="302"/>
      <w:commentRangeStart w:id="303"/>
      <w:r w:rsidR="00704D02">
        <w:t xml:space="preserve">Blocks of aerial surface reflectance images generated with the procedure outlined above can </w:t>
      </w:r>
      <w:ins w:id="304" w:author="dugalh" w:date="2018-05-01T14:35:00Z">
        <w:r>
          <w:t xml:space="preserve">generally </w:t>
        </w:r>
      </w:ins>
      <w:r w:rsidR="00704D02">
        <w:t xml:space="preserve">be mosaicked without the need for additional colour balancing or normalisation procedures to reduce seam lines.  </w:t>
      </w:r>
      <w:commentRangeEnd w:id="302"/>
      <w:commentRangeEnd w:id="303"/>
      <w:ins w:id="305" w:author="dugalh" w:date="2018-05-01T14:46:00Z">
        <w:r w:rsidR="00AC2B36">
          <w:t>Due to the disparity between reference and aerial image resolutions, t</w:t>
        </w:r>
      </w:ins>
      <w:ins w:id="306" w:author="dugalh" w:date="2018-05-01T14:41:00Z">
        <w:r>
          <w:t xml:space="preserve">here may be </w:t>
        </w:r>
      </w:ins>
      <w:commentRangeStart w:id="307"/>
      <w:ins w:id="308" w:author="dugalh" w:date="2018-05-01T14:46:00Z">
        <w:r w:rsidR="00AC2B36">
          <w:t>situations</w:t>
        </w:r>
      </w:ins>
      <w:commentRangeEnd w:id="307"/>
      <w:ins w:id="309" w:author="dugalh" w:date="2018-05-01T14:50:00Z">
        <w:r w:rsidR="00AC2B36">
          <w:rPr>
            <w:rStyle w:val="CommentReference"/>
          </w:rPr>
          <w:commentReference w:id="307"/>
        </w:r>
      </w:ins>
      <w:ins w:id="310" w:author="dugalh" w:date="2018-05-01T14:46:00Z">
        <w:r w:rsidR="00AC2B36">
          <w:t xml:space="preserve"> where </w:t>
        </w:r>
      </w:ins>
      <w:ins w:id="311" w:author="dugalh" w:date="2018-05-01T14:41:00Z">
        <w:r>
          <w:t xml:space="preserve">fine scale differences between </w:t>
        </w:r>
      </w:ins>
      <w:ins w:id="312" w:author="dugalh" w:date="2018-05-01T14:42:00Z">
        <w:r>
          <w:t xml:space="preserve">adjacent </w:t>
        </w:r>
      </w:ins>
      <w:ins w:id="313" w:author="dugalh" w:date="2018-05-01T14:41:00Z">
        <w:r>
          <w:t>image</w:t>
        </w:r>
      </w:ins>
      <w:ins w:id="314" w:author="dugalh" w:date="2018-05-01T14:42:00Z">
        <w:r>
          <w:t>s</w:t>
        </w:r>
      </w:ins>
      <w:ins w:id="315" w:author="dugalh" w:date="2018-05-01T14:47:00Z">
        <w:r w:rsidR="00AC2B36">
          <w:t xml:space="preserve"> produce slight seam lines</w:t>
        </w:r>
      </w:ins>
      <w:ins w:id="316" w:author="dugalh" w:date="2018-05-01T14:46:00Z">
        <w:r w:rsidR="00AC2B36">
          <w:t>.  In these situations</w:t>
        </w:r>
      </w:ins>
      <w:ins w:id="317" w:author="dugalh" w:date="2018-05-01T14:47:00Z">
        <w:r w:rsidR="00AC2B36">
          <w:t>, one could use a feathering pro</w:t>
        </w:r>
      </w:ins>
      <w:ins w:id="318" w:author="dugalh" w:date="2018-05-01T14:51:00Z">
        <w:r w:rsidR="00AC2B36">
          <w:t>ce</w:t>
        </w:r>
      </w:ins>
      <w:ins w:id="319" w:author="dugalh" w:date="2018-05-01T14:47:00Z">
        <w:r w:rsidR="00AC2B36">
          <w:t>d</w:t>
        </w:r>
      </w:ins>
      <w:ins w:id="320" w:author="dugalh" w:date="2018-05-01T14:51:00Z">
        <w:r w:rsidR="00AC2B36">
          <w:t>ur</w:t>
        </w:r>
      </w:ins>
      <w:ins w:id="321" w:author="dugalh" w:date="2018-05-01T14:47:00Z">
        <w:r w:rsidR="00AC2B36">
          <w:t xml:space="preserve">e to blend </w:t>
        </w:r>
      </w:ins>
      <w:ins w:id="322" w:author="dugalh" w:date="2018-05-01T14:49:00Z">
        <w:r w:rsidR="00AC2B36">
          <w:t>overlapping areas</w:t>
        </w:r>
      </w:ins>
      <w:ins w:id="323" w:author="dugalh" w:date="2018-05-01T14:48:00Z">
        <w:r w:rsidR="00AC2B36">
          <w:t>.  I</w:t>
        </w:r>
      </w:ins>
      <w:ins w:id="324" w:author="dugalh" w:date="2018-05-01T14:47:00Z">
        <w:r w:rsidR="00AC2B36">
          <w:t xml:space="preserve">n </w:t>
        </w:r>
      </w:ins>
      <w:ins w:id="325" w:author="dugalh" w:date="2018-05-02T11:29:00Z">
        <w:r w:rsidR="007D1F1F">
          <w:t>the case study</w:t>
        </w:r>
      </w:ins>
      <w:ins w:id="326" w:author="dugalh" w:date="2018-05-01T14:47:00Z">
        <w:r w:rsidR="00AC2B36">
          <w:t xml:space="preserve"> </w:t>
        </w:r>
      </w:ins>
      <w:ins w:id="327" w:author="dugalh" w:date="2018-05-01T14:48:00Z">
        <w:r w:rsidR="00AC2B36">
          <w:t xml:space="preserve">however, </w:t>
        </w:r>
      </w:ins>
      <w:ins w:id="328" w:author="dugalh" w:date="2018-05-01T14:47:00Z">
        <w:r w:rsidR="00AC2B36">
          <w:t xml:space="preserve">we </w:t>
        </w:r>
      </w:ins>
      <w:ins w:id="329" w:author="dugalh" w:date="2018-05-02T11:30:00Z">
        <w:r w:rsidR="007D1F1F">
          <w:t>did</w:t>
        </w:r>
      </w:ins>
      <w:ins w:id="330" w:author="dugalh" w:date="2018-05-01T14:47:00Z">
        <w:r w:rsidR="00AC2B36">
          <w:t xml:space="preserve"> not f</w:t>
        </w:r>
      </w:ins>
      <w:ins w:id="331" w:author="dugalh" w:date="2018-05-02T11:30:00Z">
        <w:r w:rsidR="007D1F1F">
          <w:t>i</w:t>
        </w:r>
      </w:ins>
      <w:ins w:id="332" w:author="dugalh" w:date="2018-05-01T14:51:00Z">
        <w:r w:rsidR="00AC2B36">
          <w:t>nd</w:t>
        </w:r>
      </w:ins>
      <w:ins w:id="333" w:author="dugalh" w:date="2018-05-01T14:47:00Z">
        <w:r w:rsidR="00AC2B36">
          <w:t xml:space="preserve"> this to be neces</w:t>
        </w:r>
      </w:ins>
      <w:ins w:id="334" w:author="dugalh" w:date="2018-05-01T14:48:00Z">
        <w:r w:rsidR="00AC2B36">
          <w:t>s</w:t>
        </w:r>
      </w:ins>
      <w:ins w:id="335" w:author="dugalh" w:date="2018-05-01T14:47:00Z">
        <w:r w:rsidR="00AC2B36">
          <w:t>ary</w:t>
        </w:r>
      </w:ins>
      <w:commentRangeStart w:id="336"/>
      <w:ins w:id="337" w:author="dugalh" w:date="2018-05-01T14:40:00Z">
        <w:r>
          <w:t xml:space="preserve">.  </w:t>
        </w:r>
      </w:ins>
      <w:ins w:id="338" w:author="dugalh" w:date="2018-05-01T15:01:00Z">
        <w:r w:rsidR="00AC793C">
          <w:t xml:space="preserve">Section </w:t>
        </w:r>
        <w:r w:rsidR="00AC793C">
          <w:fldChar w:fldCharType="begin"/>
        </w:r>
        <w:r w:rsidR="00AC793C">
          <w:instrText xml:space="preserve"> REF _Ref512949718 \r \h </w:instrText>
        </w:r>
        <w:r w:rsidR="00AC793C">
          <w:fldChar w:fldCharType="separate"/>
        </w:r>
      </w:ins>
      <w:r w:rsidR="00450357">
        <w:t>3.2</w:t>
      </w:r>
      <w:ins w:id="339" w:author="dugalh" w:date="2018-05-01T15:01:00Z">
        <w:r w:rsidR="00AC793C">
          <w:fldChar w:fldCharType="end"/>
        </w:r>
        <w:r w:rsidR="00AC793C">
          <w:t xml:space="preserve"> presents </w:t>
        </w:r>
      </w:ins>
      <w:ins w:id="340" w:author="dugalh" w:date="2018-05-01T15:00:00Z">
        <w:r w:rsidR="00AC793C">
          <w:t>r</w:t>
        </w:r>
      </w:ins>
      <w:ins w:id="341" w:author="dugalh" w:date="2018-05-01T14:57:00Z">
        <w:r w:rsidR="00AC793C">
          <w:t xml:space="preserve">esults showing seam line </w:t>
        </w:r>
      </w:ins>
      <w:ins w:id="342" w:author="dugalh" w:date="2018-05-01T15:01:00Z">
        <w:r w:rsidR="00AC793C">
          <w:t>remov</w:t>
        </w:r>
      </w:ins>
      <w:ins w:id="343" w:author="dugalh" w:date="2018-05-02T11:30:00Z">
        <w:r w:rsidR="007D1F1F">
          <w:t>al</w:t>
        </w:r>
      </w:ins>
      <w:ins w:id="344" w:author="dugalh" w:date="2018-05-01T15:01:00Z">
        <w:r w:rsidR="00AC793C">
          <w:t xml:space="preserve"> by the homogenisation procedure</w:t>
        </w:r>
      </w:ins>
      <w:del w:id="345" w:author="dugalh" w:date="2018-05-01T15:01:00Z">
        <w:r w:rsidR="00471884" w:rsidDel="00AC793C">
          <w:rPr>
            <w:rStyle w:val="CommentReference"/>
          </w:rPr>
          <w:commentReference w:id="302"/>
        </w:r>
        <w:r w:rsidR="00AC793C" w:rsidDel="00AC793C">
          <w:rPr>
            <w:rStyle w:val="CommentReference"/>
          </w:rPr>
          <w:commentReference w:id="303"/>
        </w:r>
      </w:del>
      <w:ins w:id="346" w:author="dugalh" w:date="2018-05-01T14:53:00Z">
        <w:r w:rsidR="00AC2B36">
          <w:t xml:space="preserve">.  </w:t>
        </w:r>
      </w:ins>
      <w:commentRangeEnd w:id="336"/>
      <w:ins w:id="347" w:author="dugalh" w:date="2018-05-01T15:03:00Z">
        <w:r w:rsidR="00C1348F">
          <w:rPr>
            <w:rStyle w:val="CommentReference"/>
          </w:rPr>
          <w:commentReference w:id="336"/>
        </w:r>
      </w:ins>
      <w:del w:id="348" w:author="dugalh" w:date="2018-05-01T14:49:00Z">
        <w:r w:rsidR="00704D02" w:rsidDel="00AC2B36">
          <w:delText xml:space="preserve">The pixels in overlapping areas can be chosen from any of the overlapping images.  </w:delText>
        </w:r>
      </w:del>
      <w:del w:id="349" w:author="dugalh" w:date="2018-05-01T14:39:00Z">
        <w:r w:rsidR="00704D02" w:rsidDel="00F70931">
          <w:delText xml:space="preserve">Because a single wide swath width reference satellite image will typically cover many aerial images, the calibrated images tend to combine into a seamless mosaic.  </w:delText>
        </w:r>
      </w:del>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350" w:name="_Toc448324292"/>
      <w:bookmarkStart w:id="351" w:name="_Ref452296020"/>
      <w:bookmarkStart w:id="352" w:name="_Ref513023259"/>
      <w:commentRangeStart w:id="353"/>
      <w:commentRangeStart w:id="354"/>
      <w:commentRangeStart w:id="355"/>
      <w:commentRangeStart w:id="356"/>
      <w:r>
        <w:lastRenderedPageBreak/>
        <w:t xml:space="preserve">Study Site, </w:t>
      </w:r>
      <w:bookmarkEnd w:id="350"/>
      <w:r>
        <w:t>Data Collection and Preparation</w:t>
      </w:r>
      <w:bookmarkEnd w:id="351"/>
      <w:commentRangeEnd w:id="353"/>
      <w:r w:rsidR="00240A8F">
        <w:rPr>
          <w:rStyle w:val="CommentReference"/>
          <w:rFonts w:cs="Times New Roman"/>
          <w:b w:val="0"/>
          <w:bCs w:val="0"/>
          <w:i w:val="0"/>
          <w:iCs w:val="0"/>
        </w:rPr>
        <w:commentReference w:id="353"/>
      </w:r>
      <w:commentRangeEnd w:id="354"/>
      <w:commentRangeEnd w:id="355"/>
      <w:commentRangeEnd w:id="356"/>
      <w:r w:rsidR="005C3FA5">
        <w:rPr>
          <w:rStyle w:val="CommentReference"/>
          <w:rFonts w:cs="Times New Roman"/>
          <w:b w:val="0"/>
          <w:bCs w:val="0"/>
          <w:i w:val="0"/>
          <w:iCs w:val="0"/>
        </w:rPr>
        <w:commentReference w:id="354"/>
      </w:r>
      <w:r w:rsidR="008F74E0">
        <w:rPr>
          <w:rStyle w:val="CommentReference"/>
          <w:rFonts w:cs="Times New Roman"/>
          <w:b w:val="0"/>
          <w:bCs w:val="0"/>
          <w:i w:val="0"/>
          <w:iCs w:val="0"/>
        </w:rPr>
        <w:commentReference w:id="355"/>
      </w:r>
      <w:r w:rsidR="005C3FA5">
        <w:rPr>
          <w:rStyle w:val="CommentReference"/>
          <w:rFonts w:cs="Times New Roman"/>
          <w:b w:val="0"/>
          <w:bCs w:val="0"/>
          <w:i w:val="0"/>
          <w:iCs w:val="0"/>
        </w:rPr>
        <w:commentReference w:id="356"/>
      </w:r>
      <w:bookmarkEnd w:id="352"/>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357"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357"/>
      <w:r w:rsidR="00704D02">
        <w:t>. Study area orientation map]</w:t>
      </w:r>
    </w:p>
    <w:p w14:paraId="7C6B7C45" w14:textId="77777777" w:rsidR="00704D02" w:rsidRPr="00330ABD" w:rsidRDefault="00704D02" w:rsidP="00704D02">
      <w:pPr>
        <w:pStyle w:val="Newparagraph"/>
      </w:pPr>
    </w:p>
    <w:p w14:paraId="428B534F" w14:textId="2D5210CE"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w:t>
      </w:r>
      <w:commentRangeStart w:id="358"/>
      <w:r>
        <w:t>The peak</w:t>
      </w:r>
      <w:ins w:id="359" w:author="dugalh" w:date="2018-04-25T16:20:00Z">
        <w:r w:rsidR="00417172">
          <w:t>s</w:t>
        </w:r>
      </w:ins>
      <w:r>
        <w:t xml:space="preserve"> overlap</w:t>
      </w:r>
      <w:ins w:id="360" w:author="dugalh" w:date="2018-04-25T16:20:00Z">
        <w:r w:rsidR="00417172">
          <w:t xml:space="preserve"> well</w:t>
        </w:r>
      </w:ins>
      <w:r>
        <w:t xml:space="preserve"> between the sensors </w:t>
      </w:r>
      <w:del w:id="361" w:author="dugalh" w:date="2018-04-25T16:20:00Z">
        <w:r w:rsidDel="00417172">
          <w:delText xml:space="preserve">is good </w:delText>
        </w:r>
      </w:del>
      <w:r>
        <w:t xml:space="preserve">in </w:t>
      </w:r>
      <w:del w:id="362" w:author="dugalh" w:date="2018-04-24T11:51:00Z">
        <w:r w:rsidDel="00E40C8B">
          <w:delText xml:space="preserve">all </w:delText>
        </w:r>
      </w:del>
      <w:ins w:id="363" w:author="dugalh" w:date="2018-04-24T11:51:00Z">
        <w:r w:rsidR="00E40C8B">
          <w:t xml:space="preserve">the red, green and blue </w:t>
        </w:r>
      </w:ins>
      <w:r>
        <w:t xml:space="preserve">bands, </w:t>
      </w:r>
      <w:ins w:id="364" w:author="dugalh" w:date="2018-04-24T11:53:00Z">
        <w:r w:rsidR="00E40C8B">
          <w:t>while the DMC NIR band is wider than that of MODIS</w:t>
        </w:r>
      </w:ins>
      <w:del w:id="365" w:author="dugalh" w:date="2018-04-24T11:53:00Z">
        <w:r w:rsidDel="00E40C8B">
          <w:delText>with the exception of NIR</w:delText>
        </w:r>
      </w:del>
      <w:r>
        <w:t xml:space="preserve">. </w:t>
      </w:r>
      <w:commentRangeEnd w:id="358"/>
      <w:r w:rsidR="00240A8F">
        <w:rPr>
          <w:rStyle w:val="CommentReference"/>
        </w:rPr>
        <w:commentReference w:id="358"/>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366"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366"/>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w:t>
      </w:r>
      <w:r>
        <w:lastRenderedPageBreak/>
        <w:t xml:space="preserve">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commentRangeStart w:id="367"/>
      <w:ins w:id="368" w:author="dugalh" w:date="2018-04-26T19:02:00Z">
        <w:r w:rsidR="001820EB">
          <w:t>T</w:t>
        </w:r>
      </w:ins>
      <w:ins w:id="369" w:author="dugalh" w:date="2018-04-26T18:32:00Z">
        <w:r w:rsidR="00455C02">
          <w:t xml:space="preserve">he </w:t>
        </w:r>
      </w:ins>
      <w:ins w:id="370" w:author="dugalh" w:date="2018-04-26T18:40:00Z">
        <w:r w:rsidR="00455C02">
          <w:t xml:space="preserve">mean </w:t>
        </w:r>
      </w:ins>
      <w:ins w:id="371" w:author="dugalh" w:date="2018-04-26T18:32:00Z">
        <w:r w:rsidR="00455C02">
          <w:t>aerosol optical depth (AOD)</w:t>
        </w:r>
      </w:ins>
      <w:ins w:id="372" w:author="dugalh" w:date="2018-04-26T18:54:00Z">
        <w:r w:rsidR="001820EB" w:rsidRPr="001820EB">
          <w:t xml:space="preserve"> </w:t>
        </w:r>
      </w:ins>
      <w:ins w:id="373" w:author="dugalh" w:date="2018-04-26T18:41:00Z">
        <w:r w:rsidR="002E417B">
          <w:t>over the campaign days</w:t>
        </w:r>
      </w:ins>
      <w:ins w:id="374" w:author="dugalh" w:date="2018-04-26T18:39:00Z">
        <w:r w:rsidR="00455C02">
          <w:t xml:space="preserve"> </w:t>
        </w:r>
      </w:ins>
      <w:ins w:id="375" w:author="dugalh" w:date="2018-04-26T18:32:00Z">
        <w:r w:rsidR="00455C02">
          <w:t>was 0.02</w:t>
        </w:r>
      </w:ins>
      <w:ins w:id="376" w:author="dugalh" w:date="2018-04-26T19:03:00Z">
        <w:r w:rsidR="001820EB">
          <w:t xml:space="preserve"> (</w:t>
        </w:r>
      </w:ins>
      <w:ins w:id="377" w:author="dugalh" w:date="2018-05-02T11:33:00Z">
        <w:r w:rsidR="009F0949">
          <w:t xml:space="preserve">the </w:t>
        </w:r>
      </w:ins>
      <w:ins w:id="378" w:author="dugalh" w:date="2018-04-26T19:03:00Z">
        <w:r w:rsidR="001820EB">
          <w:t>AOD provided by the MODIS MOD04 product was used for this calculation)</w:t>
        </w:r>
      </w:ins>
      <w:ins w:id="379" w:author="dugalh" w:date="2018-04-26T18:33:00Z">
        <w:r w:rsidR="002E417B">
          <w:t>.</w:t>
        </w:r>
      </w:ins>
      <w:ins w:id="380" w:author="dugalh" w:date="2018-04-26T18:40:00Z">
        <w:r w:rsidR="00455C02">
          <w:t xml:space="preserve"> </w:t>
        </w:r>
      </w:ins>
      <w:commentRangeEnd w:id="367"/>
      <w:ins w:id="381" w:author="dugalh" w:date="2018-04-26T19:03:00Z">
        <w:r w:rsidR="001820EB">
          <w:rPr>
            <w:rStyle w:val="CommentReference"/>
          </w:rPr>
          <w:commentReference w:id="367"/>
        </w:r>
      </w:ins>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2AA91285" w:rsidR="00647D69" w:rsidRDefault="00647D69" w:rsidP="00647D69">
      <w:pPr>
        <w:pStyle w:val="Newparagraph"/>
        <w:rPr>
          <w:ins w:id="382" w:author="dugalh" w:date="2018-04-26T12:16:00Z"/>
        </w:rPr>
      </w:pPr>
      <w:commentRangeStart w:id="383"/>
      <w:ins w:id="384" w:author="dugalh" w:date="2018-04-26T12:20:00Z">
        <w:r>
          <w:t xml:space="preserve">Landsat </w:t>
        </w:r>
      </w:ins>
      <w:ins w:id="385" w:author="dugalh" w:date="2018-04-26T12:27:00Z">
        <w:r w:rsidR="009A2F41">
          <w:t xml:space="preserve">surface reflectance </w:t>
        </w:r>
      </w:ins>
      <w:ins w:id="386" w:author="dugalh" w:date="2018-04-26T12:28:00Z">
        <w:r w:rsidR="0050316E">
          <w:fldChar w:fldCharType="begin" w:fldLock="1"/>
        </w:r>
      </w:ins>
      <w:r w:rsidR="0050316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50316E">
        <w:fldChar w:fldCharType="separate"/>
      </w:r>
      <w:r w:rsidR="0050316E" w:rsidRPr="0050316E">
        <w:rPr>
          <w:noProof/>
        </w:rPr>
        <w:t>(Schmidt et al. 2012)</w:t>
      </w:r>
      <w:ins w:id="387" w:author="dugalh" w:date="2018-04-26T12:28:00Z">
        <w:r w:rsidR="0050316E">
          <w:fldChar w:fldCharType="end"/>
        </w:r>
      </w:ins>
      <w:ins w:id="388" w:author="dugalh" w:date="2018-04-26T12:27:00Z">
        <w:r w:rsidR="009A2F41">
          <w:t xml:space="preserve"> could be a useful source of </w:t>
        </w:r>
      </w:ins>
      <w:ins w:id="389" w:author="dugalh" w:date="2018-04-26T12:20:00Z">
        <w:r>
          <w:t>reference</w:t>
        </w:r>
      </w:ins>
      <w:ins w:id="390" w:author="dugalh" w:date="2018-04-26T12:27:00Z">
        <w:r w:rsidR="009A2F41">
          <w:t xml:space="preserve"> data</w:t>
        </w:r>
      </w:ins>
      <w:ins w:id="391" w:author="dugalh" w:date="2018-04-26T12:20:00Z">
        <w:r>
          <w:t xml:space="preserve">, due to its relatively high spatial resolution of 30 m.   There were however no suitable Landsat images available for this study.  Consequently, </w:t>
        </w:r>
      </w:ins>
      <w:del w:id="392" w:author="dugalh" w:date="2018-04-26T12:20:00Z">
        <w:r w:rsidR="00704D02" w:rsidDel="00647D69">
          <w:delText>A</w:delText>
        </w:r>
      </w:del>
      <w:ins w:id="393" w:author="dugalh" w:date="2018-04-26T12:20:00Z">
        <w:r>
          <w:t>a</w:t>
        </w:r>
        <w:commentRangeEnd w:id="383"/>
        <w:r w:rsidR="0054203B">
          <w:rPr>
            <w:rStyle w:val="CommentReference"/>
          </w:rPr>
          <w:commentReference w:id="383"/>
        </w:r>
      </w:ins>
      <w:r w:rsidR="00704D02">
        <w:t xml:space="preserve"> MODIS </w:t>
      </w:r>
      <w:r w:rsidR="00704D02" w:rsidRPr="001066EA">
        <w:t xml:space="preserve">MCD43A4 </w:t>
      </w:r>
      <w:r w:rsidR="00704D02">
        <w:t xml:space="preserve">composite image for the period from 25 January 2010 to 9 February 2010 was selected as a reference for the </w:t>
      </w:r>
      <w:del w:id="394" w:author="dugalh" w:date="2018-04-26T11:50:00Z">
        <w:r w:rsidR="00704D02" w:rsidDel="00363025">
          <w:delText>cross calibration</w:delText>
        </w:r>
      </w:del>
      <w:ins w:id="395" w:author="dugalh" w:date="2018-04-26T11:50:00Z">
        <w:r w:rsidR="00363025">
          <w:t>homogenisation</w:t>
        </w:r>
      </w:ins>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 xml:space="preserve">well less than 5% albedo at the </w:t>
      </w:r>
      <w:r w:rsidR="00704D02" w:rsidRPr="003F1E81">
        <w:lastRenderedPageBreak/>
        <w:t>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p>
    <w:p w14:paraId="495B6F2E" w14:textId="77777777" w:rsidR="00647D69" w:rsidRDefault="00647D69" w:rsidP="00704D02">
      <w:pPr>
        <w:pStyle w:val="Newparagraph"/>
        <w:rPr>
          <w:ins w:id="396" w:author="dugalh" w:date="2018-04-26T12:16:00Z"/>
        </w:rPr>
      </w:pPr>
    </w:p>
    <w:p w14:paraId="2314178B" w14:textId="427CD5C2"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del w:id="397" w:author="dugalh" w:date="2018-05-01T17:01:00Z">
        <w:r w:rsidDel="00E05D3E">
          <w:delText xml:space="preserve"> and increasing the sliding window size</w:delText>
        </w:r>
      </w:del>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98" w:name="_Ref486590748"/>
      <w:r>
        <w:t>Linearity of Band Averaged Values</w:t>
      </w:r>
      <w:bookmarkEnd w:id="398"/>
      <w:r>
        <w:t xml:space="preserve"> </w:t>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w:t>
      </w:r>
      <w:r>
        <w:lastRenderedPageBreak/>
        <w:t xml:space="preserve">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99" w:name="_Ref452296021"/>
      <w:commentRangeStart w:id="400"/>
      <w:commentRangeStart w:id="401"/>
      <w:r>
        <w:t>Accuracy Assessment</w:t>
      </w:r>
      <w:bookmarkEnd w:id="399"/>
      <w:commentRangeEnd w:id="400"/>
      <w:r w:rsidR="008F74E0">
        <w:rPr>
          <w:rStyle w:val="CommentReference"/>
          <w:rFonts w:cs="Times New Roman"/>
          <w:b w:val="0"/>
          <w:bCs w:val="0"/>
          <w:i w:val="0"/>
          <w:iCs w:val="0"/>
        </w:rPr>
        <w:commentReference w:id="400"/>
      </w:r>
      <w:commentRangeEnd w:id="401"/>
      <w:r w:rsidR="005C3FA5">
        <w:rPr>
          <w:rStyle w:val="CommentReference"/>
          <w:rFonts w:cs="Times New Roman"/>
          <w:b w:val="0"/>
          <w:bCs w:val="0"/>
          <w:i w:val="0"/>
          <w:iCs w:val="0"/>
        </w:rPr>
        <w:commentReference w:id="401"/>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ins w:id="402" w:author="dugalh" w:date="2018-05-02T11:40:00Z">
        <w:r w:rsidR="009F0949">
          <w:t xml:space="preserve">homogenised </w:t>
        </w:r>
      </w:ins>
      <w:r>
        <w:t xml:space="preserve">surface reflectance result to be checked at a resolution significantly closer to the aerial resolution than the reference MODIS resolution.  This provides a useful check of the effect of approximating </w:t>
      </w:r>
      <w:r>
        <w:lastRenderedPageBreak/>
        <w:t xml:space="preserve">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commentRangeStart w:id="403"/>
      <w:commentRangeStart w:id="404"/>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405"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405"/>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403"/>
      <w:r w:rsidR="008F74E0">
        <w:rPr>
          <w:rStyle w:val="CommentReference"/>
        </w:rPr>
        <w:commentReference w:id="403"/>
      </w:r>
      <w:commentRangeEnd w:id="404"/>
      <w:r w:rsidR="005C3FA5">
        <w:rPr>
          <w:rStyle w:val="CommentReference"/>
        </w:rPr>
        <w:commentReference w:id="404"/>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ins w:id="406" w:author="dugalh" w:date="2018-05-02T12:05:00Z">
        <w:r w:rsidR="004E0944">
          <w:t xml:space="preserve"> </w:t>
        </w:r>
      </w:ins>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rPr>
          <w:ins w:id="407" w:author="dugalh" w:date="2018-05-02T12:07:00Z"/>
        </w:rPr>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rPr>
          <w:ins w:id="408" w:author="dugalh" w:date="2018-05-02T12:07:00Z"/>
        </w:rPr>
      </w:pPr>
    </w:p>
    <w:p w14:paraId="668BD81C" w14:textId="060355FF" w:rsidR="004E0944" w:rsidRDefault="004E0944" w:rsidP="00704D02">
      <w:pPr>
        <w:pStyle w:val="Newparagraph"/>
      </w:pPr>
      <w:ins w:id="409" w:author="dugalh" w:date="2018-05-02T12:07:00Z">
        <w:r>
          <w:lastRenderedPageBreak/>
          <w:t xml:space="preserve">  </w:t>
        </w:r>
        <w:commentRangeStart w:id="410"/>
        <w:r>
          <w:t>The impact of the sliding window size was investigated by repeating th</w:t>
        </w:r>
        <w:r>
          <w:t>e</w:t>
        </w:r>
        <w:r>
          <w:t xml:space="preserve"> comparison </w:t>
        </w:r>
        <w:r>
          <w:t xml:space="preserve">between the SPOT 5 image and homogenised DMC mosaic </w:t>
        </w:r>
      </w:ins>
      <w:ins w:id="411" w:author="dugalh" w:date="2018-05-02T12:56:00Z">
        <w:r w:rsidR="00EB6E95">
          <w:t>with</w:t>
        </w:r>
      </w:ins>
      <w:ins w:id="412" w:author="dugalh" w:date="2018-05-02T12:07:00Z">
        <w:r>
          <w:t xml:space="preserve"> increasing </w:t>
        </w:r>
      </w:ins>
      <w:ins w:id="413" w:author="dugalh" w:date="2018-05-02T12:55:00Z">
        <w:r w:rsidR="00EB6E95">
          <w:t xml:space="preserve">sliding </w:t>
        </w:r>
      </w:ins>
      <w:ins w:id="414" w:author="dugalh" w:date="2018-05-02T12:07:00Z">
        <w:r>
          <w:t xml:space="preserve">window sizes.  A sub-section of the full study area, as shown in </w:t>
        </w:r>
        <w:r>
          <w:fldChar w:fldCharType="begin"/>
        </w:r>
        <w:r>
          <w:instrText xml:space="preserve"> REF _Ref447467040 \h  \* MERGEFORMAT </w:instrText>
        </w:r>
        <w:r>
          <w:fldChar w:fldCharType="separate"/>
        </w:r>
      </w:ins>
      <w:r w:rsidR="00450357">
        <w:t xml:space="preserve">Figure </w:t>
      </w:r>
      <w:r w:rsidR="00450357">
        <w:rPr>
          <w:noProof/>
        </w:rPr>
        <w:t>3</w:t>
      </w:r>
      <w:ins w:id="415" w:author="dugalh" w:date="2018-05-02T12:07:00Z">
        <w:r>
          <w:fldChar w:fldCharType="end"/>
        </w:r>
        <w:r>
          <w:t>, was used for the sliding window size investigation, to expedite computation times.</w:t>
        </w:r>
        <w:commentRangeEnd w:id="410"/>
        <w:r>
          <w:rPr>
            <w:rStyle w:val="CommentReference"/>
          </w:rPr>
          <w:commentReference w:id="410"/>
        </w:r>
      </w:ins>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416" w:name="_Ref447467040"/>
      <w:bookmarkStart w:id="417"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416"/>
      <w:r w:rsidR="00704D02">
        <w:t>. SPOT 5 scene and mosaic extents</w:t>
      </w:r>
      <w:bookmarkEnd w:id="417"/>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418" w:name="_Ref452458445"/>
      <w:bookmarkStart w:id="419" w:name="_Toc394607645"/>
      <w:r>
        <w:t>Results and Discussion</w:t>
      </w:r>
      <w:bookmarkEnd w:id="418"/>
    </w:p>
    <w:p w14:paraId="19C05BFE" w14:textId="77777777" w:rsidR="00704D02" w:rsidRDefault="00704D02" w:rsidP="00704D02">
      <w:pPr>
        <w:pStyle w:val="Heading2"/>
      </w:pPr>
      <w:bookmarkStart w:id="420" w:name="_Ref447456652"/>
      <w:bookmarkStart w:id="421" w:name="_Toc448324295"/>
      <w:r>
        <w:t>Band Averaged Relationships</w:t>
      </w:r>
      <w:bookmarkEnd w:id="420"/>
      <w:bookmarkEnd w:id="421"/>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422" w:name="_Ref447457220"/>
      <w:bookmarkStart w:id="423" w:name="_Ref452304545"/>
      <w:bookmarkStart w:id="424" w:name="_Ref447457216"/>
      <w:bookmarkStart w:id="425"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422"/>
      <w:bookmarkEnd w:id="423"/>
      <w:r w:rsidR="00704D02">
        <w:t xml:space="preserve">. DMC vs. MODIS simulated band averaged relationship for typical surface </w:t>
      </w:r>
      <w:proofErr w:type="spellStart"/>
      <w:r w:rsidR="00704D02">
        <w:t>reflectances</w:t>
      </w:r>
      <w:bookmarkEnd w:id="424"/>
      <w:bookmarkEnd w:id="425"/>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26" w:name="_Toc448324296"/>
      <w:bookmarkStart w:id="427" w:name="_Ref512949718"/>
      <w:r>
        <w:t>Mosaicking</w:t>
      </w:r>
      <w:bookmarkEnd w:id="419"/>
      <w:bookmarkEnd w:id="426"/>
      <w:bookmarkEnd w:id="42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428" w:name="_Ref389939317"/>
      <w:bookmarkStart w:id="429" w:name="_Ref452304551"/>
      <w:bookmarkStart w:id="430" w:name="_Toc391220527"/>
      <w:bookmarkStart w:id="431" w:name="_Toc394582250"/>
      <w:bookmarkStart w:id="432"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428"/>
      <w:bookmarkEnd w:id="429"/>
      <w:r w:rsidR="00704D02">
        <w:t>.  Uncalibrated mosaic on MODIS reference image background</w:t>
      </w:r>
      <w:bookmarkEnd w:id="430"/>
      <w:bookmarkEnd w:id="431"/>
      <w:bookmarkEnd w:id="432"/>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433" w:name="_Ref452304657"/>
      <w:bookmarkStart w:id="434"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433"/>
      <w:r w:rsidR="00704D02">
        <w:t>.  Homogenised mosaic on MODIS reference image background</w:t>
      </w:r>
      <w:bookmarkEnd w:id="434"/>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435" w:name="_Ref447547463"/>
      <w:bookmarkStart w:id="436"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435"/>
      <w:r w:rsidR="00704D02">
        <w:t>. Reduction of hot spot and seam lines, with (a) showing raw DN images including hot spot and seam lines and (b) the corrected surface reflectance image</w:t>
      </w:r>
      <w:bookmarkEnd w:id="436"/>
      <w:r w:rsidR="00704D02">
        <w:t>]</w:t>
      </w:r>
    </w:p>
    <w:p w14:paraId="4AAF0352" w14:textId="77777777" w:rsidR="00704D02" w:rsidRPr="0030202D" w:rsidRDefault="00704D02" w:rsidP="00704D02"/>
    <w:p w14:paraId="371F3ED3" w14:textId="77777777" w:rsidR="00704D02" w:rsidRDefault="00704D02" w:rsidP="00704D02">
      <w:pPr>
        <w:pStyle w:val="Heading2"/>
      </w:pPr>
      <w:bookmarkStart w:id="437" w:name="_Toc448324297"/>
      <w:bookmarkStart w:id="438" w:name="_Toc394607646"/>
      <w:r>
        <w:t>MODIS Statistical Comparison</w:t>
      </w:r>
      <w:bookmarkEnd w:id="437"/>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439" w:name="_Ref447548615"/>
      <w:bookmarkStart w:id="440"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439"/>
      <w:r w:rsidR="00704D02">
        <w:t>.  DMC DN values and MODIS surface reflectance correlation</w:t>
      </w:r>
      <w:bookmarkEnd w:id="440"/>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441" w:name="_Ref447546798"/>
      <w:bookmarkStart w:id="442" w:name="_Ref452304734"/>
      <w:bookmarkStart w:id="443"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441"/>
      <w:bookmarkEnd w:id="442"/>
      <w:r w:rsidR="00704D02">
        <w:t xml:space="preserve">.  </w:t>
      </w:r>
      <w:commentRangeStart w:id="444"/>
      <w:commentRangeStart w:id="445"/>
      <w:r w:rsidR="00704D02">
        <w:t>DMC homogenised mosaic and MODIS surface reflectance correlation</w:t>
      </w:r>
      <w:bookmarkEnd w:id="443"/>
      <w:commentRangeEnd w:id="444"/>
      <w:r w:rsidR="00240A8F">
        <w:rPr>
          <w:rStyle w:val="CommentReference"/>
        </w:rPr>
        <w:commentReference w:id="444"/>
      </w:r>
      <w:commentRangeEnd w:id="445"/>
      <w:r w:rsidR="00215832">
        <w:rPr>
          <w:rStyle w:val="CommentReference"/>
        </w:rPr>
        <w:commentReference w:id="445"/>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446" w:name="_Ref447552510"/>
      <w:bookmarkStart w:id="447" w:name="_Ref447552506"/>
      <w:bookmarkStart w:id="448"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446"/>
      <w:r w:rsidR="00704D02">
        <w:t>.  Statistical comparison between MODIS and DMC surface reflectance images</w:t>
      </w:r>
      <w:bookmarkEnd w:id="447"/>
      <w:bookmarkEnd w:id="448"/>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449" w:name="_Toc448324298"/>
      <w:bookmarkStart w:id="450" w:name="_Ref513023287"/>
      <w:r>
        <w:t>SPOT 5 Statistical Comparison</w:t>
      </w:r>
      <w:bookmarkEnd w:id="438"/>
      <w:bookmarkEnd w:id="449"/>
      <w:bookmarkEnd w:id="450"/>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101D2F2E"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01DDB5B2" w:rsidR="00704D02" w:rsidRDefault="00704D02" w:rsidP="00704D02">
      <w:pPr>
        <w:pStyle w:val="Newparagraph"/>
        <w:rPr>
          <w:ins w:id="451" w:author="dugalh" w:date="2018-05-01T16:27:00Z"/>
        </w:rPr>
      </w:pPr>
      <w:r>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commentRangeStart w:id="452"/>
      <w:ins w:id="453" w:author="dugalh" w:date="2018-04-25T17:30:00Z">
        <w:r w:rsidR="00DB080A">
          <w:t>show a moderately strong correlation</w:t>
        </w:r>
      </w:ins>
      <w:commentRangeEnd w:id="452"/>
      <w:ins w:id="454" w:author="dugalh" w:date="2018-05-01T13:18:00Z">
        <w:r w:rsidR="003529BE">
          <w:rPr>
            <w:rStyle w:val="CommentReference"/>
          </w:rPr>
          <w:commentReference w:id="452"/>
        </w:r>
      </w:ins>
      <w:ins w:id="455" w:author="dugalh" w:date="2018-04-25T17:30:00Z">
        <w:r w:rsidR="00DB080A">
          <w:t xml:space="preserve"> </w:t>
        </w:r>
      </w:ins>
      <w:del w:id="456" w:author="dugalh" w:date="2018-04-25T17:30:00Z">
        <w:r w:rsidDel="00DB080A">
          <w:delText xml:space="preserve">are </w:delText>
        </w:r>
      </w:del>
      <w:del w:id="457" w:author="dugalh" w:date="2018-03-29T14:05:00Z">
        <w:r w:rsidDel="00572B9B">
          <w:delText xml:space="preserve">fairly </w:delText>
        </w:r>
      </w:del>
      <w:del w:id="458" w:author="dugalh" w:date="2018-04-25T17:30:00Z">
        <w:r w:rsidDel="00DB080A">
          <w:delText xml:space="preserve">low </w:delText>
        </w:r>
      </w:del>
      <w:del w:id="459" w:author="dugalh" w:date="2018-05-02T12:03:00Z">
        <w:r w:rsidDel="00911368">
          <w:delText xml:space="preserve">(an average </w:delText>
        </w:r>
      </w:del>
      <w:r>
        <w:t xml:space="preserve">of </w:t>
      </w:r>
      <w:r w:rsidRPr="00036836">
        <w:t>0.</w:t>
      </w:r>
      <w:del w:id="460" w:author="dugalh" w:date="2018-03-29T14:05:00Z">
        <w:r w:rsidRPr="00036836" w:rsidDel="00572B9B">
          <w:delText>719</w:delText>
        </w:r>
        <w:r w:rsidDel="00572B9B">
          <w:delText xml:space="preserve"> </w:delText>
        </w:r>
      </w:del>
      <w:ins w:id="461" w:author="dugalh" w:date="2018-03-29T14:05:00Z">
        <w:r w:rsidR="00572B9B">
          <w:t xml:space="preserve">84 </w:t>
        </w:r>
      </w:ins>
      <w:ins w:id="462" w:author="dugalh" w:date="2018-05-02T12:03:00Z">
        <w:r w:rsidR="00911368">
          <w:t>averaged</w:t>
        </w:r>
      </w:ins>
      <w:ins w:id="463" w:author="dugalh" w:date="2018-05-02T12:04:00Z">
        <w:r w:rsidR="00911368">
          <w:t xml:space="preserve"> </w:t>
        </w:r>
      </w:ins>
      <w:r>
        <w:t>over the bands</w:t>
      </w:r>
      <w:ins w:id="464" w:author="dugalh" w:date="2018-05-02T12:04:00Z">
        <w:r w:rsidR="00911368">
          <w:t xml:space="preserve">.  </w:t>
        </w:r>
      </w:ins>
      <w:del w:id="465" w:author="dugalh" w:date="2018-05-02T12:04:00Z">
        <w:r w:rsidDel="00911368">
          <w:delText xml:space="preserve">) </w:delText>
        </w:r>
      </w:del>
      <w:ins w:id="466" w:author="dugalh" w:date="2018-05-02T12:04:00Z">
        <w:r w:rsidR="00911368">
          <w:t>The lack of perfect correlation is due to</w:t>
        </w:r>
      </w:ins>
      <w:del w:id="467" w:author="dugalh" w:date="2018-05-02T12:04:00Z">
        <w:r w:rsidDel="00911368">
          <w:delText>and represent</w:delText>
        </w:r>
      </w:del>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rPr>
          <w:ins w:id="468" w:author="dugalh" w:date="2018-05-01T16:25:00Z"/>
        </w:rPr>
      </w:pPr>
    </w:p>
    <w:p w14:paraId="5E903A8E" w14:textId="4B2C69F2" w:rsidR="00231160" w:rsidRDefault="003F6676" w:rsidP="00B91D4C">
      <w:pPr>
        <w:pStyle w:val="Newparagraph"/>
      </w:pPr>
      <w:ins w:id="469" w:author="dugalh" w:date="2018-05-01T16:43:00Z">
        <w:r>
          <w:t xml:space="preserve">The effect of increasing the sliding window size on the </w:t>
        </w:r>
      </w:ins>
      <w:ins w:id="470" w:author="dugalh" w:date="2018-05-01T16:47:00Z">
        <w:r w:rsidR="00904C63">
          <w:t>reflectance difference between the</w:t>
        </w:r>
      </w:ins>
      <w:ins w:id="471" w:author="dugalh" w:date="2018-05-01T16:45:00Z">
        <w:r w:rsidR="00904C63">
          <w:t xml:space="preserve"> SPOT 5</w:t>
        </w:r>
      </w:ins>
      <w:ins w:id="472" w:author="dugalh" w:date="2018-05-01T16:47:00Z">
        <w:r w:rsidR="00904C63">
          <w:t xml:space="preserve"> and DMC homogenised</w:t>
        </w:r>
      </w:ins>
      <w:ins w:id="473" w:author="dugalh" w:date="2018-05-01T16:45:00Z">
        <w:r>
          <w:t xml:space="preserve"> </w:t>
        </w:r>
      </w:ins>
      <w:ins w:id="474" w:author="dugalh" w:date="2018-05-01T16:49:00Z">
        <w:r w:rsidR="00904C63">
          <w:t>sub-sections</w:t>
        </w:r>
      </w:ins>
      <w:ins w:id="475" w:author="dugalh" w:date="2018-05-01T16:43:00Z">
        <w:r w:rsidR="00904C63">
          <w:t xml:space="preserve"> </w:t>
        </w:r>
      </w:ins>
      <w:ins w:id="476" w:author="dugalh" w:date="2018-05-02T12:20:00Z">
        <w:r w:rsidR="00911292">
          <w:t>is</w:t>
        </w:r>
      </w:ins>
      <w:ins w:id="477" w:author="dugalh" w:date="2018-05-01T16:43:00Z">
        <w:r w:rsidR="00904C63">
          <w:t xml:space="preserve"> shown in</w:t>
        </w:r>
      </w:ins>
      <w:ins w:id="478" w:author="dugalh" w:date="2018-05-02T11:52:00Z">
        <w:r w:rsidR="005578AE">
          <w:t xml:space="preserve"> </w:t>
        </w:r>
        <w:r w:rsidR="005578AE">
          <w:fldChar w:fldCharType="begin"/>
        </w:r>
        <w:r w:rsidR="005578AE">
          <w:instrText xml:space="preserve"> REF _Ref513025286 \h </w:instrText>
        </w:r>
      </w:ins>
      <w:r w:rsidR="005578AE">
        <w:fldChar w:fldCharType="separate"/>
      </w:r>
      <w:ins w:id="479" w:author="dugalh" w:date="2018-05-02T11:50:00Z">
        <w:r w:rsidR="00450357">
          <w:t xml:space="preserve">Figure </w:t>
        </w:r>
      </w:ins>
      <w:r w:rsidR="00450357">
        <w:rPr>
          <w:noProof/>
        </w:rPr>
        <w:t>15</w:t>
      </w:r>
      <w:ins w:id="480" w:author="dugalh" w:date="2018-05-02T11:52:00Z">
        <w:r w:rsidR="005578AE">
          <w:fldChar w:fldCharType="end"/>
        </w:r>
      </w:ins>
      <w:ins w:id="481" w:author="dugalh" w:date="2018-05-01T16:43:00Z">
        <w:r w:rsidR="00904C63">
          <w:t xml:space="preserve">.  </w:t>
        </w:r>
      </w:ins>
      <w:ins w:id="482" w:author="dugalh" w:date="2018-05-02T12:22:00Z">
        <w:r w:rsidR="000106F1">
          <w:t>T</w:t>
        </w:r>
        <w:r w:rsidR="000106F1">
          <w:t xml:space="preserve">he MAD increases </w:t>
        </w:r>
      </w:ins>
      <w:ins w:id="483" w:author="dugalh" w:date="2018-05-02T12:58:00Z">
        <w:r w:rsidR="006F6700">
          <w:t xml:space="preserve">monotonically </w:t>
        </w:r>
      </w:ins>
      <w:ins w:id="484" w:author="dugalh" w:date="2018-05-02T12:22:00Z">
        <w:r w:rsidR="000106F1">
          <w:t>with the sliding window size</w:t>
        </w:r>
        <w:r w:rsidR="000106F1">
          <w:t xml:space="preserve">, </w:t>
        </w:r>
      </w:ins>
      <w:ins w:id="485" w:author="dugalh" w:date="2018-05-02T12:23:00Z">
        <w:r w:rsidR="000106F1">
          <w:t>suggesting</w:t>
        </w:r>
      </w:ins>
      <w:ins w:id="486" w:author="dugalh" w:date="2018-05-02T12:22:00Z">
        <w:r w:rsidR="000106F1">
          <w:t xml:space="preserve"> that t</w:t>
        </w:r>
      </w:ins>
      <w:ins w:id="487" w:author="dugalh" w:date="2018-05-02T12:21:00Z">
        <w:r w:rsidR="00911292">
          <w:t xml:space="preserve">here </w:t>
        </w:r>
      </w:ins>
      <w:ins w:id="488" w:author="dugalh" w:date="2018-05-02T12:23:00Z">
        <w:r w:rsidR="000106F1">
          <w:t>is not</w:t>
        </w:r>
      </w:ins>
      <w:ins w:id="489" w:author="dugalh" w:date="2018-05-02T12:21:00Z">
        <w:r w:rsidR="00911292">
          <w:t xml:space="preserve"> an overfitting problem for small window sizes</w:t>
        </w:r>
      </w:ins>
      <w:ins w:id="490" w:author="dugalh" w:date="2018-05-02T12:22:00Z">
        <w:r w:rsidR="00911292">
          <w:t xml:space="preserve">.  </w:t>
        </w:r>
      </w:ins>
      <w:ins w:id="491" w:author="dugalh" w:date="2018-05-02T12:15:00Z">
        <w:r w:rsidR="00911292">
          <w:t xml:space="preserve"> </w:t>
        </w:r>
      </w:ins>
      <w:ins w:id="492" w:author="dugalh" w:date="2018-05-02T12:23:00Z">
        <w:r w:rsidR="000106F1">
          <w:t xml:space="preserve">As the sliding window size increases, </w:t>
        </w:r>
      </w:ins>
      <w:ins w:id="493" w:author="dugalh" w:date="2018-05-02T12:15:00Z">
        <w:r w:rsidR="00911292">
          <w:t>the</w:t>
        </w:r>
      </w:ins>
      <w:ins w:id="494" w:author="dugalh" w:date="2018-05-01T17:04:00Z">
        <w:r w:rsidR="000A4543">
          <w:t xml:space="preserve"> effective resolution </w:t>
        </w:r>
      </w:ins>
      <w:ins w:id="495" w:author="dugalh" w:date="2018-05-02T12:58:00Z">
        <w:r w:rsidR="006F6700">
          <w:t>of the radiometric homogenisation</w:t>
        </w:r>
      </w:ins>
      <w:ins w:id="496" w:author="dugalh" w:date="2018-05-02T12:14:00Z">
        <w:r w:rsidR="00911292">
          <w:t xml:space="preserve"> </w:t>
        </w:r>
      </w:ins>
      <w:ins w:id="497" w:author="dugalh" w:date="2018-05-01T17:04:00Z">
        <w:r w:rsidR="000A4543">
          <w:t>decreas</w:t>
        </w:r>
      </w:ins>
      <w:ins w:id="498" w:author="dugalh" w:date="2018-05-02T12:15:00Z">
        <w:r w:rsidR="00911292">
          <w:t>es</w:t>
        </w:r>
      </w:ins>
      <w:ins w:id="499" w:author="dugalh" w:date="2018-05-02T12:20:00Z">
        <w:r w:rsidR="00911292">
          <w:t xml:space="preserve">, which </w:t>
        </w:r>
      </w:ins>
      <w:ins w:id="500" w:author="dugalh" w:date="2018-05-02T12:23:00Z">
        <w:r w:rsidR="000106F1">
          <w:t xml:space="preserve">likely </w:t>
        </w:r>
      </w:ins>
      <w:ins w:id="501" w:author="dugalh" w:date="2018-05-02T12:20:00Z">
        <w:r w:rsidR="00911292">
          <w:t xml:space="preserve">results in </w:t>
        </w:r>
      </w:ins>
      <w:ins w:id="502" w:author="dugalh" w:date="2018-05-02T12:23:00Z">
        <w:r w:rsidR="000106F1">
          <w:t xml:space="preserve">the </w:t>
        </w:r>
      </w:ins>
      <w:ins w:id="503" w:author="dugalh" w:date="2018-05-02T12:20:00Z">
        <w:r w:rsidR="00911292">
          <w:t>increasing</w:t>
        </w:r>
      </w:ins>
      <w:ins w:id="504" w:author="dugalh" w:date="2018-05-02T12:16:00Z">
        <w:r w:rsidR="00911292">
          <w:t xml:space="preserve"> </w:t>
        </w:r>
        <w:proofErr w:type="gramStart"/>
        <w:r w:rsidR="00911292">
          <w:t>MAD.</w:t>
        </w:r>
        <w:proofErr w:type="gramEnd"/>
        <w:r w:rsidR="00911292">
          <w:t xml:space="preserve">  </w:t>
        </w:r>
      </w:ins>
      <w:ins w:id="505" w:author="dugalh" w:date="2018-05-02T12:22:00Z">
        <w:r w:rsidR="000106F1">
          <w:t>T</w:t>
        </w:r>
      </w:ins>
      <w:ins w:id="506" w:author="dugalh" w:date="2018-05-01T16:59:00Z">
        <w:r w:rsidR="00492AEC">
          <w:t>h</w:t>
        </w:r>
      </w:ins>
      <w:ins w:id="507" w:author="dugalh" w:date="2018-05-02T12:59:00Z">
        <w:r w:rsidR="006F6700">
          <w:t>i</w:t>
        </w:r>
      </w:ins>
      <w:ins w:id="508" w:author="dugalh" w:date="2018-05-01T16:59:00Z">
        <w:r w:rsidR="00492AEC">
          <w:t>s result supports</w:t>
        </w:r>
      </w:ins>
      <w:ins w:id="509" w:author="dugalh" w:date="2018-05-01T17:00:00Z">
        <w:r w:rsidR="00492AEC">
          <w:t xml:space="preserve"> the </w:t>
        </w:r>
      </w:ins>
      <w:ins w:id="510" w:author="dugalh" w:date="2018-05-01T16:59:00Z">
        <w:r w:rsidR="00492AEC">
          <w:t>choice of a one pixel sliding window</w:t>
        </w:r>
      </w:ins>
      <w:ins w:id="511" w:author="dugalh" w:date="2018-05-01T17:02:00Z">
        <w:r w:rsidR="00E05D3E">
          <w:t xml:space="preserve"> for the case study</w:t>
        </w:r>
      </w:ins>
      <w:ins w:id="512" w:author="dugalh" w:date="2018-05-01T17:00:00Z">
        <w:r w:rsidR="00492AEC">
          <w:t xml:space="preserve">.  </w:t>
        </w:r>
      </w:ins>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w:t>
      </w:r>
      <w:r>
        <w:lastRenderedPageBreak/>
        <w:t xml:space="preserve">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513" w:name="_Ref391064113"/>
      <w:bookmarkStart w:id="514" w:name="_Toc448324359"/>
      <w:bookmarkStart w:id="515" w:name="_Toc391220531"/>
      <w:bookmarkStart w:id="516"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513"/>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514"/>
      <w:bookmarkEnd w:id="515"/>
      <w:bookmarkEnd w:id="516"/>
      <w:r w:rsidR="00704D02">
        <w:t>]</w:t>
      </w:r>
    </w:p>
    <w:p w14:paraId="5DF5F938" w14:textId="77777777" w:rsidR="00704D02" w:rsidRDefault="00704D02" w:rsidP="00704D02"/>
    <w:p w14:paraId="4066BCDA" w14:textId="77777777" w:rsidR="00704D02" w:rsidRDefault="00602A7E" w:rsidP="00602A7E">
      <w:r>
        <w:t>[</w:t>
      </w:r>
      <w:bookmarkStart w:id="517" w:name="_Ref447606984"/>
      <w:bookmarkStart w:id="518" w:name="_Ref452304797"/>
      <w:bookmarkStart w:id="519" w:name="_Ref447557093"/>
      <w:bookmarkStart w:id="520"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517"/>
      <w:bookmarkEnd w:id="518"/>
      <w:r w:rsidR="00704D02">
        <w:t xml:space="preserve">.  DMC and SPOT 5 </w:t>
      </w:r>
      <w:bookmarkEnd w:id="519"/>
      <w:r w:rsidR="00704D02">
        <w:t>RSRs</w:t>
      </w:r>
      <w:bookmarkEnd w:id="520"/>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521" w:name="_Ref447612399"/>
      <w:bookmarkStart w:id="522"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521"/>
      <w:r w:rsidR="00704D02">
        <w:t>.  DMC DN mosaic and SPOT 5 surface reflectance correlation</w:t>
      </w:r>
      <w:bookmarkEnd w:id="522"/>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523" w:name="_Ref447612403"/>
      <w:bookmarkStart w:id="524"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523"/>
      <w:r w:rsidR="00704D02">
        <w:t>.  DMC homogenised mosaic and SPOT 5 surface reflectance correlation</w:t>
      </w:r>
      <w:bookmarkEnd w:id="524"/>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525"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525"/>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526"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526"/>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527" w:name="_Ref447556200"/>
      <w:bookmarkStart w:id="528" w:name="_Ref452304869"/>
      <w:bookmarkStart w:id="529"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527"/>
      <w:bookmarkEnd w:id="528"/>
      <w:r w:rsidR="00704D02">
        <w:t>.</w:t>
      </w:r>
      <w:r w:rsidR="00704D02" w:rsidRPr="0002729A">
        <w:t xml:space="preserve"> </w:t>
      </w:r>
      <w:r w:rsidR="00704D02">
        <w:t xml:space="preserve"> Statistical comparison between SPOT 5 and DMC surface reflectance images</w:t>
      </w:r>
      <w:bookmarkEnd w:id="529"/>
      <w:r w:rsidR="00704D02">
        <w:t>]</w:t>
      </w:r>
    </w:p>
    <w:p w14:paraId="0C70B204" w14:textId="77777777" w:rsidR="00704D02" w:rsidRDefault="00704D02" w:rsidP="00602A7E">
      <w:pPr>
        <w:pStyle w:val="Newparagraph"/>
        <w:ind w:firstLine="0"/>
        <w:rPr>
          <w:ins w:id="530" w:author="dugalh" w:date="2018-05-02T11:53:00Z"/>
        </w:rPr>
      </w:pPr>
    </w:p>
    <w:p w14:paraId="4A1DE579" w14:textId="01767933" w:rsidR="0057061A" w:rsidRDefault="005578AE" w:rsidP="0057061A">
      <w:pPr>
        <w:pStyle w:val="Newparagraph"/>
        <w:ind w:firstLine="0"/>
        <w:rPr>
          <w:ins w:id="531" w:author="dugalh" w:date="2018-05-02T11:50:00Z"/>
        </w:rPr>
      </w:pPr>
      <w:ins w:id="532" w:author="dugalh" w:date="2018-05-02T11:53:00Z">
        <w:r>
          <w:t>[</w:t>
        </w:r>
      </w:ins>
      <w:bookmarkStart w:id="533" w:name="_Ref513025286"/>
      <w:ins w:id="534" w:author="dugalh" w:date="2018-05-02T11:50:00Z">
        <w:r w:rsidR="0057061A">
          <w:t xml:space="preserve">Figure </w:t>
        </w:r>
        <w:r w:rsidR="0057061A">
          <w:fldChar w:fldCharType="begin"/>
        </w:r>
        <w:r w:rsidR="0057061A">
          <w:instrText xml:space="preserve"> SEQ Figure \* ARABIC </w:instrText>
        </w:r>
        <w:r w:rsidR="0057061A">
          <w:fldChar w:fldCharType="separate"/>
        </w:r>
      </w:ins>
      <w:r w:rsidR="00450357">
        <w:rPr>
          <w:noProof/>
        </w:rPr>
        <w:t>15</w:t>
      </w:r>
      <w:ins w:id="535" w:author="dugalh" w:date="2018-05-02T11:50:00Z">
        <w:r w:rsidR="0057061A">
          <w:fldChar w:fldCharType="end"/>
        </w:r>
        <w:bookmarkEnd w:id="533"/>
        <w:r w:rsidR="0057061A">
          <w:t xml:space="preserve">.  </w:t>
        </w:r>
      </w:ins>
      <w:ins w:id="536" w:author="dugalh" w:date="2018-05-02T11:51:00Z">
        <w:r w:rsidR="002C17FB">
          <w:t>Effect of sliding window size on SPOT 5 comparison</w:t>
        </w:r>
      </w:ins>
      <w:ins w:id="537" w:author="dugalh" w:date="2018-05-02T11:50:00Z">
        <w:r w:rsidR="0057061A">
          <w:t>]</w:t>
        </w:r>
      </w:ins>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t>[</w:t>
      </w:r>
      <w:bookmarkStart w:id="538" w:name="_Ref475615975"/>
      <w:bookmarkStart w:id="539"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538"/>
      <w:r w:rsidR="00704D02">
        <w:t>.  Comparison of DMC and SPOT 5 spectra</w:t>
      </w:r>
      <w:bookmarkEnd w:id="539"/>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540" w:name="_Ref452458695"/>
      <w:r>
        <w:lastRenderedPageBreak/>
        <w:t>Conclusions</w:t>
      </w:r>
      <w:bookmarkEnd w:id="540"/>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ins w:id="541" w:author="dugalh" w:date="2018-04-23T16:05:00Z">
        <w:r w:rsidR="008B5458">
          <w:t xml:space="preserve"> regression</w:t>
        </w:r>
      </w:ins>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13068B7B"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del w:id="542" w:author="dugalh" w:date="2018-05-02T12:26:00Z">
        <w:r w:rsidRPr="00641325" w:rsidDel="00597EAA">
          <w:delText>0.719</w:delText>
        </w:r>
      </w:del>
      <w:ins w:id="543" w:author="dugalh" w:date="2018-05-02T12:26:00Z">
        <w:r w:rsidR="00597EAA">
          <w:t>0.84</w:t>
        </w:r>
      </w:ins>
      <w:r>
        <w:t xml:space="preserve"> and </w:t>
      </w:r>
      <w:del w:id="544" w:author="dugalh" w:date="2018-05-02T12:28:00Z">
        <w:r w:rsidDel="00597EAA">
          <w:delText>4.18</w:delText>
        </w:r>
      </w:del>
      <w:ins w:id="545" w:author="dugalh" w:date="2018-05-02T12:28:00Z">
        <w:r w:rsidR="00597EAA">
          <w:t>3.43</w:t>
        </w:r>
      </w:ins>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5C2667D7" w:rsidR="00704D02" w:rsidRDefault="00704D02" w:rsidP="00704D02">
      <w:pPr>
        <w:pStyle w:val="Newparagraph"/>
      </w:pPr>
      <w:commentRangeStart w:id="546"/>
      <w:r>
        <w:t>The proposed technique does not require explicit BRDF and atmospheric correction</w:t>
      </w:r>
      <w:ins w:id="547" w:author="dugalh" w:date="2018-04-25T17:32:00Z">
        <w:r w:rsidR="00110430">
          <w:t>;</w:t>
        </w:r>
      </w:ins>
      <w:del w:id="548" w:author="dugalh" w:date="2018-04-25T17:32:00Z">
        <w:r w:rsidDel="00110430">
          <w:delText>,</w:delText>
        </w:r>
      </w:del>
      <w:r>
        <w:t xml:space="preserve"> and mosaic normalisation techniques to reduce seam lines</w:t>
      </w:r>
      <w:ins w:id="549" w:author="dugalh" w:date="2018-04-24T12:01:00Z">
        <w:r w:rsidR="00DE0E19">
          <w:t xml:space="preserve"> are not necessary</w:t>
        </w:r>
      </w:ins>
      <w:r>
        <w:t xml:space="preserve">.  </w:t>
      </w:r>
      <w:commentRangeEnd w:id="546"/>
      <w:r w:rsidR="00240A8F">
        <w:rPr>
          <w:rStyle w:val="CommentReference"/>
        </w:rPr>
        <w:commentReference w:id="546"/>
      </w:r>
      <w:r>
        <w:t>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w:t>
      </w:r>
      <w:bookmarkStart w:id="550" w:name="_GoBack"/>
      <w:bookmarkEnd w:id="550"/>
      <w:r>
        <w:t>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del w:id="551" w:author="dugalh" w:date="2018-05-02T12:29:00Z">
        <w:r w:rsidDel="00597EAA">
          <w:delText>5.88</w:delText>
        </w:r>
      </w:del>
      <w:ins w:id="552" w:author="dugalh" w:date="2018-05-02T12:29:00Z">
        <w:r w:rsidR="00597EAA">
          <w:t>4.00</w:t>
        </w:r>
      </w:ins>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515F2EF2" w:rsidR="00704D02" w:rsidRDefault="00704D02" w:rsidP="00704D02">
      <w:pPr>
        <w:pStyle w:val="Newparagraph"/>
      </w:pPr>
      <w:commentRangeStart w:id="553"/>
      <w:commentRangeStart w:id="554"/>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del w:id="555" w:author="dugalh" w:date="2018-05-01T13:58:00Z">
        <w:r w:rsidDel="00D23A80">
          <w:delText>, and varying the size of the sliding window</w:delText>
        </w:r>
      </w:del>
      <w:r>
        <w:t xml:space="preserve"> should be investigated.  </w:t>
      </w:r>
      <w:del w:id="556" w:author="dugalh" w:date="2018-05-02T12:31:00Z">
        <w:r w:rsidDel="005D3AF2">
          <w:delText xml:space="preserve">Evaluation of the efficacy of using different sensors to provide the reflectance reference is of interest.  </w:delText>
        </w:r>
      </w:del>
      <w:r>
        <w:t xml:space="preserve">Local terrain effects are poorly represented at the MODIS resolution.  </w:t>
      </w:r>
      <w:commentRangeStart w:id="557"/>
      <w:ins w:id="558" w:author="dugalh" w:date="2018-05-01T13:57:00Z">
        <w:r w:rsidR="00D23A80">
          <w:t>Landsat surface reflectance offers a higher resolution alternative</w:t>
        </w:r>
      </w:ins>
      <w:ins w:id="559" w:author="dugalh" w:date="2018-05-01T13:59:00Z">
        <w:r w:rsidR="00D23A80">
          <w:t xml:space="preserve"> but</w:t>
        </w:r>
      </w:ins>
      <w:ins w:id="560" w:author="dugalh" w:date="2018-05-01T13:57:00Z">
        <w:r w:rsidR="00D23A80">
          <w:t xml:space="preserve"> has the drawback of no BRDF correction</w:t>
        </w:r>
      </w:ins>
      <w:ins w:id="561" w:author="dugalh" w:date="2018-05-01T14:07:00Z">
        <w:r w:rsidR="006C0C2E">
          <w:t xml:space="preserve"> </w:t>
        </w:r>
        <w:r w:rsidR="006C0C2E">
          <w:fldChar w:fldCharType="begin" w:fldLock="1"/>
        </w:r>
      </w:ins>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ins w:id="562" w:author="dugalh" w:date="2018-05-01T14:07:00Z">
        <w:r w:rsidR="006C0C2E">
          <w:fldChar w:fldCharType="end"/>
        </w:r>
      </w:ins>
      <w:ins w:id="563" w:author="dugalh" w:date="2018-05-01T13:59:00Z">
        <w:r w:rsidR="00D23A80">
          <w:t>.  I</w:t>
        </w:r>
      </w:ins>
      <w:ins w:id="564" w:author="dugalh" w:date="2018-05-01T13:57:00Z">
        <w:r w:rsidR="00D23A80">
          <w:t xml:space="preserve">t </w:t>
        </w:r>
      </w:ins>
      <w:ins w:id="565" w:author="dugalh" w:date="2018-05-01T13:59:00Z">
        <w:r w:rsidR="00D23A80">
          <w:t>c</w:t>
        </w:r>
      </w:ins>
      <w:ins w:id="566" w:author="dugalh" w:date="2018-05-01T13:57:00Z">
        <w:r w:rsidR="00D23A80">
          <w:t xml:space="preserve">ould nevertheless </w:t>
        </w:r>
      </w:ins>
      <w:ins w:id="567" w:author="dugalh" w:date="2018-05-01T13:59:00Z">
        <w:r w:rsidR="00D23A80">
          <w:t>be a useful homogenisation reference</w:t>
        </w:r>
      </w:ins>
      <w:ins w:id="568" w:author="dugalh" w:date="2018-05-01T14:00:00Z">
        <w:r w:rsidR="00D23A80">
          <w:t xml:space="preserve">, </w:t>
        </w:r>
      </w:ins>
      <w:ins w:id="569" w:author="dugalh" w:date="2018-05-01T13:59:00Z">
        <w:r w:rsidR="00D23A80">
          <w:t xml:space="preserve">as it </w:t>
        </w:r>
      </w:ins>
      <w:ins w:id="570" w:author="dugalh" w:date="2018-05-01T14:00:00Z">
        <w:r w:rsidR="006C0C2E">
          <w:t>will</w:t>
        </w:r>
      </w:ins>
      <w:ins w:id="571" w:author="dugalh" w:date="2018-05-01T13:59:00Z">
        <w:r w:rsidR="00D23A80">
          <w:t xml:space="preserve"> </w:t>
        </w:r>
      </w:ins>
      <w:ins w:id="572" w:author="dugalh" w:date="2018-05-01T13:57:00Z">
        <w:r w:rsidR="00D23A80">
          <w:t xml:space="preserve">exhibit less BRDF variation than low altitude </w:t>
        </w:r>
        <w:r w:rsidR="00D23A80">
          <w:lastRenderedPageBreak/>
          <w:t xml:space="preserve">aerial imagery due to its narrower FOV.  </w:t>
        </w:r>
      </w:ins>
      <w:commentRangeEnd w:id="557"/>
      <w:ins w:id="573" w:author="dugalh" w:date="2018-05-01T14:10:00Z">
        <w:r w:rsidR="00F801B7">
          <w:rPr>
            <w:rStyle w:val="CommentReference"/>
          </w:rPr>
          <w:commentReference w:id="557"/>
        </w:r>
      </w:ins>
      <w:del w:id="574" w:author="dugalh" w:date="2018-05-01T14:09:00Z">
        <w:r w:rsidDel="006C0C2E">
          <w:delText>It would be informative to test the method with a higher spatial resolution reference such as Landsat Operational Land Imager</w:delText>
        </w:r>
        <w:r w:rsidR="00D23A80" w:rsidDel="006C0C2E">
          <w:delText xml:space="preserve"> </w:delText>
        </w:r>
      </w:del>
      <w:r w:rsidR="00D23A80">
        <w:t xml:space="preserve"> </w:t>
      </w:r>
      <w:r>
        <w:t>The MISR instrument is also a promising alternative to MODIS</w:t>
      </w:r>
      <w:del w:id="575" w:author="dugalh" w:date="2018-05-01T14:18:00Z">
        <w:r w:rsidDel="006133EB">
          <w:delText xml:space="preserve"> and could also be evaluated as a reflectance reference</w:delText>
        </w:r>
      </w:del>
      <w:r>
        <w:t xml:space="preserve">.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del w:id="576" w:author="dugalh" w:date="2018-05-01T14:19:00Z">
        <w:r w:rsidDel="006133EB">
          <w:delText>Strong emphasis is placed on accurate calibration of t</w:delText>
        </w:r>
      </w:del>
      <w:ins w:id="577" w:author="dugalh" w:date="2018-05-01T14:19:00Z">
        <w:r w:rsidR="006133EB">
          <w:t>T</w:t>
        </w:r>
      </w:ins>
      <w:r>
        <w:t xml:space="preserve">he MISR </w:t>
      </w:r>
      <w:del w:id="578" w:author="dugalh" w:date="2018-05-01T14:19:00Z">
        <w:r w:rsidDel="006133EB">
          <w:delText xml:space="preserve">data as its </w:delText>
        </w:r>
      </w:del>
      <w:r>
        <w:t xml:space="preserve">instrument captures </w:t>
      </w:r>
      <w:commentRangeEnd w:id="553"/>
      <w:r w:rsidR="00240A8F">
        <w:rPr>
          <w:rStyle w:val="CommentReference"/>
        </w:rPr>
        <w:commentReference w:id="553"/>
      </w:r>
      <w:commentRangeEnd w:id="554"/>
      <w:r w:rsidR="003529BE">
        <w:rPr>
          <w:rStyle w:val="CommentReference"/>
        </w:rPr>
        <w:commentReference w:id="554"/>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ins w:id="579" w:author="dugalh" w:date="2018-05-01T14:09:00Z">
        <w:r w:rsidR="006C0C2E">
          <w:t xml:space="preserve"> It would be informative to test the performance of the method with </w:t>
        </w:r>
      </w:ins>
      <w:ins w:id="580" w:author="dugalh" w:date="2018-05-01T14:19:00Z">
        <w:r w:rsidR="006133EB">
          <w:t xml:space="preserve">Landsat and MISR </w:t>
        </w:r>
      </w:ins>
      <w:ins w:id="581" w:author="dugalh" w:date="2018-05-01T14:09:00Z">
        <w:r w:rsidR="006C0C2E">
          <w:t xml:space="preserve">surface reflectance reference </w:t>
        </w:r>
      </w:ins>
      <w:ins w:id="582" w:author="dugalh" w:date="2018-05-01T14:10:00Z">
        <w:r w:rsidR="006C0C2E">
          <w:t>images</w:t>
        </w:r>
      </w:ins>
      <w:ins w:id="583" w:author="dugalh" w:date="2018-05-01T14:09:00Z">
        <w:r w:rsidR="006C0C2E">
          <w:t xml:space="preserve">.  </w:t>
        </w:r>
      </w:ins>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0FD7E19E" w14:textId="01DE5317" w:rsidR="00450357" w:rsidRPr="00450357" w:rsidRDefault="00B6684D" w:rsidP="0045035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50357" w:rsidRPr="00450357">
        <w:rPr>
          <w:noProof/>
        </w:rPr>
        <w:t xml:space="preserve">Akhmanov, S. A., and S. Yu. Nikitin. 1997. </w:t>
      </w:r>
      <w:r w:rsidR="00450357" w:rsidRPr="00450357">
        <w:rPr>
          <w:i/>
          <w:iCs/>
          <w:noProof/>
        </w:rPr>
        <w:t>Physical Optics</w:t>
      </w:r>
      <w:r w:rsidR="00450357" w:rsidRPr="00450357">
        <w:rPr>
          <w:noProof/>
        </w:rPr>
        <w:t>. Oxford: Clarendon Press.</w:t>
      </w:r>
    </w:p>
    <w:p w14:paraId="67F73327"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Baldridge, A. M., S. J. Hook, C. I. Grove, and G. Rivera. 2009. “The ASTER Spectral Library Version 2.0.” </w:t>
      </w:r>
      <w:r w:rsidRPr="00450357">
        <w:rPr>
          <w:i/>
          <w:iCs/>
          <w:noProof/>
        </w:rPr>
        <w:t>Remote Sensing of Environment</w:t>
      </w:r>
      <w:r w:rsidRPr="00450357">
        <w:rPr>
          <w:noProof/>
        </w:rPr>
        <w:t xml:space="preserve"> 113 (4). Elsevier Inc.: 711–715. </w:t>
      </w:r>
      <w:r w:rsidRPr="00450357">
        <w:rPr>
          <w:noProof/>
        </w:rPr>
        <w:lastRenderedPageBreak/>
        <w:t>doi:10.1016/j.rse.2008.11.007.</w:t>
      </w:r>
    </w:p>
    <w:p w14:paraId="11724752"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Berk, A., G. P. Anderson, L. S. Bernstein, P. K. Acharya, H. Dothe, M. W. Matthew, S. M. Adler-Golden, et al. 1999. “MODTRAN4 Radiative Transfer Modeling for Atmospheric Correction.” In </w:t>
      </w:r>
      <w:r w:rsidRPr="00450357">
        <w:rPr>
          <w:i/>
          <w:iCs/>
          <w:noProof/>
        </w:rPr>
        <w:t>Proceedings of SPIE - The International Society for Optical Engineering</w:t>
      </w:r>
      <w:r w:rsidRPr="00450357">
        <w:rPr>
          <w:noProof/>
        </w:rPr>
        <w:t>, 3756:348–353. Denver, CO: Society of Photo-Optical Instrumentation Engineers.</w:t>
      </w:r>
    </w:p>
    <w:p w14:paraId="6826DAB2"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Chandelier, Laure, and Gilles Martinoty. 2009. “A Radiometric Aerial Triangulation for the Equalization of Digital Aerial Images and Orthoimages.” </w:t>
      </w:r>
      <w:r w:rsidRPr="00450357">
        <w:rPr>
          <w:i/>
          <w:iCs/>
          <w:noProof/>
        </w:rPr>
        <w:t>Photogrammetric Engineering &amp; Remote Sensing</w:t>
      </w:r>
      <w:r w:rsidRPr="00450357">
        <w:rPr>
          <w:noProof/>
        </w:rPr>
        <w:t xml:space="preserve"> 75 (2): 193–200.</w:t>
      </w:r>
    </w:p>
    <w:p w14:paraId="35A0CA90"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Chander, Gyanesh, D.J. Meyer, and D.L. Helder. 2004. “Cross Calibration of the Landsat-7 ETM+ and EO-1 ALI Sensor.” </w:t>
      </w:r>
      <w:r w:rsidRPr="00450357">
        <w:rPr>
          <w:i/>
          <w:iCs/>
          <w:noProof/>
        </w:rPr>
        <w:t>IEEE Transactions on Geoscience and Remote Sensing</w:t>
      </w:r>
      <w:r w:rsidRPr="00450357">
        <w:rPr>
          <w:noProof/>
        </w:rPr>
        <w:t xml:space="preserve"> 42 (12): 2821–2831. doi:10.1109/TGRS.2004.836387.</w:t>
      </w:r>
    </w:p>
    <w:p w14:paraId="7487BF5D"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Collings, Simon, Peter Caccetta, Norm Campbell, and Xiaoliang Wu. 2011. “Empirical Models for Radiometric Calibration of Digital Aerial Frame Mosaics.” </w:t>
      </w:r>
      <w:r w:rsidRPr="00450357">
        <w:rPr>
          <w:i/>
          <w:iCs/>
          <w:noProof/>
        </w:rPr>
        <w:t>IEEE Transactions on Geoscience and Remote Sensing</w:t>
      </w:r>
      <w:r w:rsidRPr="00450357">
        <w:rPr>
          <w:noProof/>
        </w:rPr>
        <w:t xml:space="preserve"> 49 (7): 2573–2588. doi:10.1109/TGRS.2011.2108301.</w:t>
      </w:r>
    </w:p>
    <w:p w14:paraId="16C556D0"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Del Pozo, Susana, Pablo Rodríguez-Gonzálvez, David Hernández-López, and Beatriz Felipe-García. 2014. “Vicarious Radiometric Calibration of a Multispectral Camera on Board an Unmanned Aerial System.” </w:t>
      </w:r>
      <w:r w:rsidRPr="00450357">
        <w:rPr>
          <w:i/>
          <w:iCs/>
          <w:noProof/>
        </w:rPr>
        <w:t>Remote Sensing</w:t>
      </w:r>
      <w:r w:rsidRPr="00450357">
        <w:rPr>
          <w:noProof/>
        </w:rPr>
        <w:t xml:space="preserve"> 6 (3): 1918–1937. doi:10.3390/rs6031918.</w:t>
      </w:r>
    </w:p>
    <w:p w14:paraId="2BA01F23"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Downey, Michael, Robert Uebbing, Stephan Gehrke, and Ulrich Beisl. 2010. “Radiometric Processing of ADS Imagery: Using Atmospheric and BRDF Corrections in Production.” In </w:t>
      </w:r>
      <w:r w:rsidRPr="00450357">
        <w:rPr>
          <w:i/>
          <w:iCs/>
          <w:noProof/>
        </w:rPr>
        <w:t>ASPRS 2010 Annual Conference</w:t>
      </w:r>
      <w:r w:rsidRPr="00450357">
        <w:rPr>
          <w:noProof/>
        </w:rPr>
        <w:t>. San Diego, CA, USA.</w:t>
      </w:r>
    </w:p>
    <w:p w14:paraId="38D756AF"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Gao, Caixia, Xiaoguang Jiang, Xianbin Li, and Xiaohui Li. 2013. “The Cross-Calibration of CBERS-02B/CCD Visible-near Infrared Channels with Terra/MODIS Channels.” </w:t>
      </w:r>
      <w:r w:rsidRPr="00450357">
        <w:rPr>
          <w:i/>
          <w:iCs/>
          <w:noProof/>
        </w:rPr>
        <w:lastRenderedPageBreak/>
        <w:t>International Journal of Remote Sensing</w:t>
      </w:r>
      <w:r w:rsidRPr="00450357">
        <w:rPr>
          <w:noProof/>
        </w:rPr>
        <w:t xml:space="preserve"> 34 (9–10): 3688–3698. doi:10.1080/01431161.2012.716531.</w:t>
      </w:r>
    </w:p>
    <w:p w14:paraId="382550AA"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GDAL Development Team. 2014. “Geospatial Data Abstraction Library.” </w:t>
      </w:r>
      <w:r w:rsidRPr="00450357">
        <w:rPr>
          <w:i/>
          <w:iCs/>
          <w:noProof/>
        </w:rPr>
        <w:t>Open Source Geospatial Foundation</w:t>
      </w:r>
      <w:r w:rsidRPr="00450357">
        <w:rPr>
          <w:noProof/>
        </w:rPr>
        <w:t>. http://www.gdal.org/.</w:t>
      </w:r>
    </w:p>
    <w:p w14:paraId="0A94627A"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Gehrke, S., and B. T. Beshah. 2016. “Radiometric Normalization of Large Airborne Image Data Sets Acquired by Different Sensor Types.” </w:t>
      </w:r>
      <w:r w:rsidRPr="00450357">
        <w:rPr>
          <w:i/>
          <w:iCs/>
          <w:noProof/>
        </w:rPr>
        <w:t>International Archives of the Photogrammetry, Remote Sensing and Spatial Information Sciences - ISPRS Archives</w:t>
      </w:r>
      <w:r w:rsidRPr="00450357">
        <w:rPr>
          <w:noProof/>
        </w:rPr>
        <w:t xml:space="preserve"> 2016–Janua (July): 317–326. doi:10.5194/isprsarchives-XLI-B1-317-2016.</w:t>
      </w:r>
    </w:p>
    <w:p w14:paraId="79929831"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Gehrke, Stephan. 2010. “Radiometric Processing of ADS Imagery: Mosaicking of Large Image Blocks.” In </w:t>
      </w:r>
      <w:r w:rsidRPr="00450357">
        <w:rPr>
          <w:i/>
          <w:iCs/>
          <w:noProof/>
        </w:rPr>
        <w:t>Opportunities for Emerging Geospatial Technologies</w:t>
      </w:r>
      <w:r w:rsidRPr="00450357">
        <w:rPr>
          <w:noProof/>
        </w:rPr>
        <w:t>, 1:184–195. American Society for Photogrammetry and Remote Sensing Annual Conference 2010 Held 26-30 April 2010. San Diego, USA: American Society for Photogrammetry and Remote Sensing.</w:t>
      </w:r>
    </w:p>
    <w:p w14:paraId="07E580A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50357">
        <w:rPr>
          <w:i/>
          <w:iCs/>
          <w:noProof/>
        </w:rPr>
        <w:t>Remote Sensing</w:t>
      </w:r>
      <w:r w:rsidRPr="00450357">
        <w:rPr>
          <w:noProof/>
        </w:rPr>
        <w:t xml:space="preserve"> 1 (4): 577–605. doi:10.3390/rs1030577.</w:t>
      </w:r>
    </w:p>
    <w:p w14:paraId="0A8502B3"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Hou, Hsieh S., and H. Andrews. 1978. “Cubic Splines for Image Interpolation and Digital Filtering.” </w:t>
      </w:r>
      <w:r w:rsidRPr="00450357">
        <w:rPr>
          <w:i/>
          <w:iCs/>
          <w:noProof/>
        </w:rPr>
        <w:t>IEEE Transactions on Acoustics, Speech, and Signal Processing</w:t>
      </w:r>
      <w:r w:rsidRPr="00450357">
        <w:rPr>
          <w:noProof/>
        </w:rPr>
        <w:t xml:space="preserve"> 26 (6): 508–517. doi:10.1109/TASSP.1978.1163154.</w:t>
      </w:r>
    </w:p>
    <w:p w14:paraId="2BC54ED1"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Jiang, G. M., and Z. L. Li. 2009. “Cross-Calibration of MSG1-SEVIRI Infrared Channels with Terra-MODIS Channels.” </w:t>
      </w:r>
      <w:r w:rsidRPr="00450357">
        <w:rPr>
          <w:i/>
          <w:iCs/>
          <w:noProof/>
        </w:rPr>
        <w:t>International Journal of Remote Sensing</w:t>
      </w:r>
      <w:r w:rsidRPr="00450357">
        <w:rPr>
          <w:noProof/>
        </w:rPr>
        <w:t xml:space="preserve"> 30 (3): 753–769. doi:10.1080/01431160802392638.</w:t>
      </w:r>
    </w:p>
    <w:p w14:paraId="4B6D6DD5"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Lelong, Camille C. D., Phillipe Burger, Guillame Jubelin, Bruno Roux, Sylvain Labbé, and </w:t>
      </w:r>
      <w:r w:rsidRPr="00450357">
        <w:rPr>
          <w:noProof/>
        </w:rPr>
        <w:lastRenderedPageBreak/>
        <w:t xml:space="preserve">Frédéric Baret. 2008. “Assessment of Unmanned Aerial Vehicles Imagery for Quantitative Monitoring of Wheat Crop in Small Plots.” </w:t>
      </w:r>
      <w:r w:rsidRPr="00450357">
        <w:rPr>
          <w:i/>
          <w:iCs/>
          <w:noProof/>
        </w:rPr>
        <w:t>Sensors</w:t>
      </w:r>
      <w:r w:rsidRPr="00450357">
        <w:rPr>
          <w:noProof/>
        </w:rPr>
        <w:t xml:space="preserve"> 8 (5): 3557–3585. doi:10.3390/s8053557.</w:t>
      </w:r>
    </w:p>
    <w:p w14:paraId="401B7047"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Li, Lili, Jingxue Yang, and Yunpeng Wang. 2012. “Cross-Calibration of HJ-1B/CCD1 Image Based on Aqua/MODIS Data.” In </w:t>
      </w:r>
      <w:r w:rsidRPr="00450357">
        <w:rPr>
          <w:i/>
          <w:iCs/>
          <w:noProof/>
        </w:rPr>
        <w:t>2012 Second International Workshop on Earth Observation and Remote Sensing Applications</w:t>
      </w:r>
      <w:r w:rsidRPr="00450357">
        <w:rPr>
          <w:noProof/>
        </w:rPr>
        <w:t>, 116–119. Shanghai, China: IEEE. doi:10.1109/EORSA.2012.6261147.</w:t>
      </w:r>
    </w:p>
    <w:p w14:paraId="77AF1CD8"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Liu, J.-J., Z. Li, Y.-L. Qiao, Y.-J. Liu, and Y.-X. Zhang. 2004. “A New Method for Cross-Calibration of Two Satellite Sensors.” </w:t>
      </w:r>
      <w:r w:rsidRPr="00450357">
        <w:rPr>
          <w:i/>
          <w:iCs/>
          <w:noProof/>
        </w:rPr>
        <w:t>International Journal of Remote Sensing</w:t>
      </w:r>
      <w:r w:rsidRPr="00450357">
        <w:rPr>
          <w:noProof/>
        </w:rPr>
        <w:t xml:space="preserve"> 25 (23): 5267–5281. doi:10.1080/01431160412331269779.</w:t>
      </w:r>
    </w:p>
    <w:p w14:paraId="13F28E7F"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López, David Hernández, Beatriz Felipe García, José González Piqueras, and Villa Alcázar Guillermo. 2011. “An Approach to the Radiometric Aerotriangulation of Photogrammetric Images.” </w:t>
      </w:r>
      <w:r w:rsidRPr="00450357">
        <w:rPr>
          <w:i/>
          <w:iCs/>
          <w:noProof/>
        </w:rPr>
        <w:t>ISPRS Journal of Photogrammetry and Remote Sensing</w:t>
      </w:r>
      <w:r w:rsidRPr="00450357">
        <w:rPr>
          <w:noProof/>
        </w:rPr>
        <w:t xml:space="preserve"> 66 (6): 883–893. doi:10.1016/j.isprsjprs.2011.09.011.</w:t>
      </w:r>
    </w:p>
    <w:p w14:paraId="5B5153B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Manabe, Syukuro, and Robert F. Strickler. 1964. “Thermal Equilibrium of the Atmosphere with a Convective Adjustment.” </w:t>
      </w:r>
      <w:r w:rsidRPr="00450357">
        <w:rPr>
          <w:i/>
          <w:iCs/>
          <w:noProof/>
        </w:rPr>
        <w:t>Journal of the Atmospheric Sciences</w:t>
      </w:r>
      <w:r w:rsidRPr="00450357">
        <w:rPr>
          <w:noProof/>
        </w:rPr>
        <w:t xml:space="preserve"> 21 (4): 361–385. doi:10.1175.</w:t>
      </w:r>
    </w:p>
    <w:p w14:paraId="5A05421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Markelin, Lauri, Eija Honkavaara, Daniel Schläpfer, Stéphane Bovet, and Ilkka Korpela. 2012. “Assessment of Radiometric Correction Methods for ADS40 Imagery.” </w:t>
      </w:r>
      <w:r w:rsidRPr="00450357">
        <w:rPr>
          <w:i/>
          <w:iCs/>
          <w:noProof/>
        </w:rPr>
        <w:t>Photogrammetrie - Fernerkundung - Geoinformation</w:t>
      </w:r>
      <w:r w:rsidRPr="00450357">
        <w:rPr>
          <w:noProof/>
        </w:rPr>
        <w:t xml:space="preserve"> 2012 (3): 251–266. doi:10.1127/1432-8364/2012/0115.</w:t>
      </w:r>
    </w:p>
    <w:p w14:paraId="16C51F16" w14:textId="77777777" w:rsidR="00450357" w:rsidRPr="00450357" w:rsidRDefault="00450357" w:rsidP="00450357">
      <w:pPr>
        <w:widowControl w:val="0"/>
        <w:autoSpaceDE w:val="0"/>
        <w:autoSpaceDN w:val="0"/>
        <w:adjustRightInd w:val="0"/>
        <w:ind w:left="480" w:hanging="480"/>
        <w:rPr>
          <w:noProof/>
        </w:rPr>
      </w:pPr>
      <w:r w:rsidRPr="00450357">
        <w:rPr>
          <w:noProof/>
        </w:rPr>
        <w:t>MODIS Land Team. 2014. “EOS Validation Status for MODIS BRDF/albedo: MCD43.” http://tinyurl.com/jyx8gjs.</w:t>
      </w:r>
    </w:p>
    <w:p w14:paraId="23464159"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Richter, R. 1997. “Correction of Atmospheric and Topographic Effects for High Spatial Resolution Satellite Imagery.” </w:t>
      </w:r>
      <w:r w:rsidRPr="00450357">
        <w:rPr>
          <w:i/>
          <w:iCs/>
          <w:noProof/>
        </w:rPr>
        <w:t>International Journal of Remote Sensing</w:t>
      </w:r>
      <w:r w:rsidRPr="00450357">
        <w:rPr>
          <w:noProof/>
        </w:rPr>
        <w:t xml:space="preserve"> 18 (5): 1099–</w:t>
      </w:r>
      <w:r w:rsidRPr="00450357">
        <w:rPr>
          <w:noProof/>
        </w:rPr>
        <w:lastRenderedPageBreak/>
        <w:t>1111.</w:t>
      </w:r>
    </w:p>
    <w:p w14:paraId="5945A934"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Roujean, Jean-Louis, Marc Leroy, and Pierre-Yves Deschamps. 1992. “A Bidirectional Reflectance Model of the Earth’s Surface for the Correction of Remote Sensing Data.” </w:t>
      </w:r>
      <w:r w:rsidRPr="00450357">
        <w:rPr>
          <w:i/>
          <w:iCs/>
          <w:noProof/>
        </w:rPr>
        <w:t>Journal of Geophysical Research</w:t>
      </w:r>
      <w:r w:rsidRPr="00450357">
        <w:rPr>
          <w:noProof/>
        </w:rPr>
        <w:t xml:space="preserve"> 97 (D18): 20455. doi:10.1029/92JD01411.</w:t>
      </w:r>
    </w:p>
    <w:p w14:paraId="607920BB"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Schaepman-Strub, G., M.E. Schaepman, T.H. Painter, S. Dangel, and J.V. Martonchik. 2006. “Reflectance Quantities in Optical Remote Sensing—definitions and Case Studies.” </w:t>
      </w:r>
      <w:r w:rsidRPr="00450357">
        <w:rPr>
          <w:i/>
          <w:iCs/>
          <w:noProof/>
        </w:rPr>
        <w:t>Remote Sensing of Environment</w:t>
      </w:r>
      <w:r w:rsidRPr="00450357">
        <w:rPr>
          <w:noProof/>
        </w:rPr>
        <w:t xml:space="preserve"> 103 (1): 27–42. doi:10.1016/j.rse.2006.03.002.</w:t>
      </w:r>
    </w:p>
    <w:p w14:paraId="21E994E8"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Schmidt, G., C. Jenkerson, J. Masek, E. Vermote, and F. Gao. 2012. </w:t>
      </w:r>
      <w:r w:rsidRPr="00450357">
        <w:rPr>
          <w:i/>
          <w:iCs/>
          <w:noProof/>
        </w:rPr>
        <w:t>Landsat Ecosystem Disturbance Adaptive Processing System (LEDAPS) Algorithm Description</w:t>
      </w:r>
      <w:r w:rsidRPr="00450357">
        <w:rPr>
          <w:noProof/>
        </w:rPr>
        <w:t>. doi:No. 2013-1057.</w:t>
      </w:r>
    </w:p>
    <w:p w14:paraId="19023C22"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Strahler, A. H., and J. P. Muller. 1999. “MODIS BRDF Albedo Product : Algorithm Theoretical Basis Document.” </w:t>
      </w:r>
      <w:r w:rsidRPr="00450357">
        <w:rPr>
          <w:i/>
          <w:iCs/>
          <w:noProof/>
        </w:rPr>
        <w:t>MODIS Product ID: MOD43</w:t>
      </w:r>
      <w:r w:rsidRPr="00450357">
        <w:rPr>
          <w:noProof/>
        </w:rPr>
        <w:t>. NASA. doi:http://duckwater.bu.edu/lc/mod12q1.html.</w:t>
      </w:r>
    </w:p>
    <w:p w14:paraId="05C9B281"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an Niekerk, A. 2014. “Stellenbosch University Digital Elevation Model (SUDEM).” </w:t>
      </w:r>
      <w:r w:rsidRPr="00450357">
        <w:rPr>
          <w:i/>
          <w:iCs/>
          <w:noProof/>
        </w:rPr>
        <w:t>ResearchGate</w:t>
      </w:r>
      <w:r w:rsidRPr="00450357">
        <w:rPr>
          <w:noProof/>
        </w:rPr>
        <w:t xml:space="preserve"> 16 (February 2016). doi:10.13140/2.1.3015.5922.</w:t>
      </w:r>
    </w:p>
    <w:p w14:paraId="25D1C3A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ermote, E.F., D. Tanre, J.L. Deuze, Maurice Herman, and J.-J. Morcette. 1997. “Second Simulation of the Satellite Signal in the Solar Spectrum, 6S: An Overview.” </w:t>
      </w:r>
      <w:r w:rsidRPr="00450357">
        <w:rPr>
          <w:i/>
          <w:iCs/>
          <w:noProof/>
        </w:rPr>
        <w:t>IEEE Transactions on Geoscience and Remote Sensing</w:t>
      </w:r>
      <w:r w:rsidRPr="00450357">
        <w:rPr>
          <w:noProof/>
        </w:rPr>
        <w:t xml:space="preserve"> 35 (3): 675–686. doi:10.1109/36.581987.</w:t>
      </w:r>
    </w:p>
    <w:p w14:paraId="7B4B876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ermote, E, D Tanré, J L Deuzé, and M Herman. 2006. </w:t>
      </w:r>
      <w:r w:rsidRPr="00450357">
        <w:rPr>
          <w:i/>
          <w:iCs/>
          <w:noProof/>
        </w:rPr>
        <w:t>Second Simulation of a Satellite Signal in the Solar Spectrum - Vector (6SV) (User Guide V3)</w:t>
      </w:r>
      <w:r w:rsidRPr="00450357">
        <w:rPr>
          <w:noProof/>
        </w:rPr>
        <w:t>. NASA.</w:t>
      </w:r>
    </w:p>
    <w:p w14:paraId="1B965AEE"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erstraete, Michel M., Linda A. Hunt, Robert J. Scholes, Marco Clerici, Bernard Pinty, and David L. Nelson. 2012. “Generating 275-M Resolution Land Surface Products from the Multi-Angle Imaging Spectroradiometer Data.” </w:t>
      </w:r>
      <w:r w:rsidRPr="00450357">
        <w:rPr>
          <w:i/>
          <w:iCs/>
          <w:noProof/>
        </w:rPr>
        <w:t>IEEE Transactions on Geoscience and Remote Sensing</w:t>
      </w:r>
      <w:r w:rsidRPr="00450357">
        <w:rPr>
          <w:noProof/>
        </w:rPr>
        <w:t xml:space="preserve"> 50 (10): 3980–3990. doi:10.1109/TGRS.2012.2189575.</w:t>
      </w:r>
    </w:p>
    <w:p w14:paraId="722B0E23" w14:textId="77777777" w:rsidR="00450357" w:rsidRPr="00450357" w:rsidRDefault="00450357" w:rsidP="00450357">
      <w:pPr>
        <w:widowControl w:val="0"/>
        <w:autoSpaceDE w:val="0"/>
        <w:autoSpaceDN w:val="0"/>
        <w:adjustRightInd w:val="0"/>
        <w:ind w:left="480" w:hanging="480"/>
        <w:rPr>
          <w:noProof/>
        </w:rPr>
      </w:pPr>
      <w:r w:rsidRPr="00450357">
        <w:rPr>
          <w:noProof/>
        </w:rPr>
        <w:lastRenderedPageBreak/>
        <w:t xml:space="preserve">Vicente-Serrano, S, F Pérez-Cabello, and T Lasanta. 2008. “Assessment of Radiometric Correction Techniques in Analyzing Vegetation Variability and Change Using Time Series of Landsat Images.” </w:t>
      </w:r>
      <w:r w:rsidRPr="00450357">
        <w:rPr>
          <w:i/>
          <w:iCs/>
          <w:noProof/>
        </w:rPr>
        <w:t>Remote Sensing of Environment</w:t>
      </w:r>
      <w:r w:rsidRPr="00450357">
        <w:rPr>
          <w:noProof/>
        </w:rPr>
        <w:t xml:space="preserve"> 112 (10): 3916–3934. doi:10.1016/j.rse.2008.06.011.</w:t>
      </w:r>
    </w:p>
    <w:p w14:paraId="78CA3EF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Webb, Andrew R. 2002. </w:t>
      </w:r>
      <w:r w:rsidRPr="00450357">
        <w:rPr>
          <w:i/>
          <w:iCs/>
          <w:noProof/>
        </w:rPr>
        <w:t>Statistical Pattern Recognition</w:t>
      </w:r>
      <w:r w:rsidRPr="00450357">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reviewer1" w:date="2018-03-17T16:15:00Z" w:initials="rev1">
    <w:p w14:paraId="583CDEEE" w14:textId="77777777" w:rsidR="0057061A" w:rsidRDefault="0057061A">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9" w:author="dugalh" w:date="2018-03-18T19:43:00Z" w:initials="dh">
    <w:p w14:paraId="02C1433B" w14:textId="1596B9A2" w:rsidR="0057061A" w:rsidRDefault="0057061A">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w:t>
      </w:r>
    </w:p>
  </w:comment>
  <w:comment w:id="10" w:author="dugalh" w:date="2018-03-18T19:48:00Z" w:initials="dh">
    <w:p w14:paraId="0931D417" w14:textId="49B91244" w:rsidR="0057061A" w:rsidRDefault="0057061A">
      <w:pPr>
        <w:pStyle w:val="CommentText"/>
      </w:pPr>
      <w:r>
        <w:rPr>
          <w:rStyle w:val="CommentReference"/>
        </w:rPr>
        <w:annotationRef/>
      </w:r>
      <w:r>
        <w:rPr>
          <w:rStyle w:val="CommentReference"/>
        </w:rPr>
        <w:t xml:space="preserve">There are results that back up the claim on p14 </w:t>
      </w:r>
      <w:proofErr w:type="spellStart"/>
      <w:r>
        <w:rPr>
          <w:rStyle w:val="CommentReference"/>
        </w:rPr>
        <w:t>ll</w:t>
      </w:r>
      <w:proofErr w:type="spellEnd"/>
      <w:r>
        <w:rPr>
          <w:rStyle w:val="CommentReference"/>
        </w:rPr>
        <w:t xml:space="preserve"> 25-27.  I have also added some more description around the seam line issue in section 2.4.</w:t>
      </w:r>
    </w:p>
  </w:comment>
  <w:comment w:id="11" w:author="reviewer1" w:date="2018-03-17T16:33:00Z" w:initials="rev1">
    <w:p w14:paraId="32412C79" w14:textId="77777777" w:rsidR="0057061A" w:rsidRDefault="0057061A">
      <w:pPr>
        <w:pStyle w:val="CommentText"/>
      </w:pPr>
      <w:r>
        <w:rPr>
          <w:rStyle w:val="CommentReference"/>
        </w:rPr>
        <w:annotationRef/>
      </w:r>
      <w:r>
        <w:t>I am not a native English speaker, but may be the title should be "by calibrating with"</w:t>
      </w:r>
    </w:p>
  </w:comment>
  <w:comment w:id="12" w:author="reviewer2" w:date="2018-03-18T19:32:00Z" w:initials="rev2">
    <w:p w14:paraId="0BEF9FC5" w14:textId="77777777" w:rsidR="0057061A" w:rsidRDefault="0057061A"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57061A" w:rsidRDefault="0057061A">
      <w:pPr>
        <w:pStyle w:val="CommentText"/>
      </w:pPr>
    </w:p>
  </w:comment>
  <w:comment w:id="13" w:author="dugalh" w:date="2018-03-18T19:55:00Z" w:initials="dh">
    <w:p w14:paraId="76DA8609" w14:textId="6D6585D1" w:rsidR="0057061A" w:rsidRDefault="0057061A">
      <w:pPr>
        <w:pStyle w:val="CommentText"/>
      </w:pPr>
      <w:r>
        <w:rPr>
          <w:rStyle w:val="CommentReference"/>
        </w:rPr>
        <w:annotationRef/>
      </w:r>
      <w:r>
        <w:t xml:space="preserve">It is not a radiometric calibration of the camera but of the camera – atmosphere –surface interaction.  The camera images used in the case study are already </w:t>
      </w:r>
      <w:proofErr w:type="spellStart"/>
      <w:r>
        <w:t>radiometrically</w:t>
      </w:r>
      <w:proofErr w:type="spellEnd"/>
      <w:r>
        <w:t xml:space="preserve"> calibrated for the camera and this is a requirement to satisfy </w:t>
      </w:r>
      <w:proofErr w:type="spellStart"/>
      <w:r>
        <w:t>eq</w:t>
      </w:r>
      <w:proofErr w:type="spellEnd"/>
      <w:r>
        <w:t xml:space="preserve"> 5 as is made explicit after eq1 on pg7</w:t>
      </w:r>
    </w:p>
    <w:p w14:paraId="72D60E0C" w14:textId="77777777" w:rsidR="0057061A" w:rsidRDefault="0057061A">
      <w:pPr>
        <w:pStyle w:val="CommentText"/>
      </w:pPr>
    </w:p>
    <w:p w14:paraId="40E1B2F2" w14:textId="740BA566" w:rsidR="0057061A" w:rsidRDefault="0057061A">
      <w:pPr>
        <w:pStyle w:val="CommentText"/>
      </w:pPr>
      <w:r>
        <w:t>I think the bulk of reviewer2’s comments are of dubious validity and these should be responded to in a covering letter rather than the manuscript.  Hopefully the editor will then appoint a different referee.</w:t>
      </w:r>
    </w:p>
  </w:comment>
  <w:comment w:id="19" w:author="reviewer1" w:date="2018-03-17T16:40:00Z" w:initials="rev1">
    <w:p w14:paraId="0953F9E6" w14:textId="77777777" w:rsidR="0057061A" w:rsidRDefault="0057061A">
      <w:pPr>
        <w:pStyle w:val="CommentText"/>
      </w:pPr>
      <w:r>
        <w:rPr>
          <w:rStyle w:val="CommentReference"/>
        </w:rPr>
        <w:annotationRef/>
      </w:r>
      <w:r>
        <w:t>“It is shown that ...” what shows? Please rephrase the sentence.</w:t>
      </w:r>
    </w:p>
  </w:comment>
  <w:comment w:id="24" w:author="reviewer1" w:date="2018-03-18T19:15:00Z" w:initials="rev1">
    <w:p w14:paraId="75A69B28" w14:textId="77777777" w:rsidR="0057061A" w:rsidRDefault="0057061A">
      <w:pPr>
        <w:pStyle w:val="CommentText"/>
      </w:pPr>
      <w:r>
        <w:rPr>
          <w:rStyle w:val="CommentReference"/>
        </w:rPr>
        <w:annotationRef/>
      </w:r>
      <w:proofErr w:type="gramStart"/>
      <w:r>
        <w:t>maybe</w:t>
      </w:r>
      <w:proofErr w:type="gramEnd"/>
      <w:r>
        <w:t xml:space="preserve"> “lease squares regression”? Please clarify.</w:t>
      </w:r>
      <w:r>
        <w:br/>
      </w:r>
    </w:p>
  </w:comment>
  <w:comment w:id="27" w:author="reviewer1" w:date="2018-03-18T19:15:00Z" w:initials="rev1">
    <w:p w14:paraId="139B4CFD" w14:textId="77777777" w:rsidR="0057061A" w:rsidRDefault="0057061A">
      <w:pPr>
        <w:pStyle w:val="CommentText"/>
      </w:pPr>
      <w:r>
        <w:rPr>
          <w:rStyle w:val="CommentReference"/>
        </w:rPr>
        <w:annotationRef/>
      </w:r>
      <w:proofErr w:type="gramStart"/>
      <w:r>
        <w:t>the</w:t>
      </w:r>
      <w:proofErr w:type="gramEnd"/>
      <w:r>
        <w:t xml:space="preserve"> acronym DMC should be in parenthesis, please check the journal style.</w:t>
      </w:r>
    </w:p>
  </w:comment>
  <w:comment w:id="41" w:author="reviewer1" w:date="2018-03-18T19:15:00Z" w:initials="rev1">
    <w:p w14:paraId="47E53856" w14:textId="77777777" w:rsidR="0057061A" w:rsidRDefault="0057061A">
      <w:pPr>
        <w:pStyle w:val="CommentText"/>
      </w:pPr>
      <w:r>
        <w:rPr>
          <w:rStyle w:val="CommentReference"/>
        </w:rPr>
        <w:annotationRef/>
      </w:r>
      <w:r>
        <w:t>BRDF used before defined in line 38.</w:t>
      </w:r>
    </w:p>
  </w:comment>
  <w:comment w:id="38" w:author="reviewer1" w:date="2018-03-18T19:16:00Z" w:initials="rev1">
    <w:p w14:paraId="3FAF1E73" w14:textId="77777777" w:rsidR="0057061A" w:rsidRDefault="0057061A">
      <w:pPr>
        <w:pStyle w:val="CommentText"/>
      </w:pPr>
      <w:r>
        <w:rPr>
          <w:rStyle w:val="CommentReference"/>
        </w:rPr>
        <w:annotationRef/>
      </w:r>
      <w:proofErr w:type="gramStart"/>
      <w:r>
        <w:t>the</w:t>
      </w:r>
      <w:proofErr w:type="gramEnd"/>
      <w:r>
        <w:t xml:space="preserve"> sentence is not clear to me, please rephrase this sentence.</w:t>
      </w:r>
    </w:p>
  </w:comment>
  <w:comment w:id="56" w:author="reviewer1" w:date="2018-03-18T19:16:00Z" w:initials="rev1">
    <w:p w14:paraId="3C2FE823" w14:textId="77777777" w:rsidR="0057061A" w:rsidRDefault="0057061A">
      <w:pPr>
        <w:pStyle w:val="CommentText"/>
      </w:pPr>
      <w:r>
        <w:rPr>
          <w:rStyle w:val="CommentReference"/>
        </w:rPr>
        <w:annotationRef/>
      </w:r>
      <w:r>
        <w:t>VHR, maybe need to be defined before use in main text, please check the journal style.</w:t>
      </w:r>
      <w:r>
        <w:br/>
      </w:r>
    </w:p>
  </w:comment>
  <w:comment w:id="58" w:author="dugalh" w:date="2018-05-02T11:42:00Z" w:initials="dh">
    <w:p w14:paraId="33FBFCF2" w14:textId="4D9C9FAB" w:rsidR="0057061A" w:rsidRDefault="0057061A">
      <w:pPr>
        <w:pStyle w:val="CommentText"/>
      </w:pPr>
      <w:r>
        <w:rPr>
          <w:rStyle w:val="CommentReference"/>
        </w:rPr>
        <w:annotationRef/>
      </w:r>
      <w:r>
        <w:t>Unnecessary – omit?</w:t>
      </w:r>
    </w:p>
  </w:comment>
  <w:comment w:id="59" w:author="reviewer1" w:date="2018-03-18T19:17:00Z" w:initials="rev1">
    <w:p w14:paraId="14E94FB3" w14:textId="77777777" w:rsidR="0057061A" w:rsidRDefault="0057061A">
      <w:pPr>
        <w:pStyle w:val="CommentText"/>
      </w:pPr>
      <w:r>
        <w:rPr>
          <w:rStyle w:val="CommentReference"/>
        </w:rPr>
        <w:annotationRef/>
      </w:r>
      <w:proofErr w:type="gramStart"/>
      <w:r>
        <w:t>as</w:t>
      </w:r>
      <w:proofErr w:type="gramEnd"/>
      <w:r>
        <w:t xml:space="preserve"> I understand, aerial image such as DMC usually took in a very small yaw and roll angle, why there are large view angles? Or perhaps large field of </w:t>
      </w:r>
      <w:proofErr w:type="spellStart"/>
      <w:r>
        <w:t>view</w:t>
      </w:r>
      <w:r>
        <w:rPr>
          <w:rFonts w:ascii="MS Gothic" w:hAnsi="MS Gothic" w:cs="MS Gothic"/>
        </w:rPr>
        <w:t>（</w:t>
      </w:r>
      <w:r>
        <w:t>FOV</w:t>
      </w:r>
      <w:proofErr w:type="spellEnd"/>
      <w:r>
        <w:rPr>
          <w:rFonts w:ascii="MS Gothic" w:hAnsi="MS Gothic" w:cs="MS Gothic"/>
        </w:rPr>
        <w:t>）</w:t>
      </w:r>
      <w:r>
        <w:t>? Why solar varies? This sentence is confusing, please clarify?</w:t>
      </w:r>
    </w:p>
  </w:comment>
  <w:comment w:id="60" w:author="dugalh" w:date="2018-03-18T19:59:00Z" w:initials="dh">
    <w:p w14:paraId="0E466748" w14:textId="1F07111D" w:rsidR="0057061A" w:rsidRDefault="0057061A">
      <w:pPr>
        <w:pStyle w:val="CommentText"/>
      </w:pPr>
      <w:r>
        <w:rPr>
          <w:rStyle w:val="CommentReference"/>
        </w:rPr>
        <w:annotationRef/>
      </w:r>
      <w:r>
        <w:t>Terminology: “view angle” is confusing so change to “field of view</w:t>
      </w:r>
      <w:r w:rsidR="00CA4EA7">
        <w:t>”</w:t>
      </w:r>
      <w:r>
        <w:t>.  Yes – not solar geometry here, only viewing geometry.</w:t>
      </w:r>
    </w:p>
  </w:comment>
  <w:comment w:id="77" w:author="reviewer2" w:date="2018-03-18T19:34:00Z" w:initials="rev2">
    <w:p w14:paraId="14E32419" w14:textId="77777777" w:rsidR="0057061A" w:rsidRDefault="0057061A" w:rsidP="008F74E0">
      <w:r>
        <w:rPr>
          <w:rStyle w:val="CommentReference"/>
        </w:rPr>
        <w:annotationRef/>
      </w:r>
      <w:r>
        <w:t>Section 2.1 and 2.2, in my opinion, is almost useless. However, this part occupied 6 pages.</w:t>
      </w:r>
    </w:p>
    <w:p w14:paraId="68EC9DA2" w14:textId="77777777" w:rsidR="0057061A" w:rsidRDefault="0057061A"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57061A" w:rsidRDefault="0057061A">
      <w:pPr>
        <w:pStyle w:val="CommentText"/>
      </w:pPr>
    </w:p>
  </w:comment>
  <w:comment w:id="78" w:author="dugalh" w:date="2018-03-18T20:31:00Z" w:initials="dh">
    <w:p w14:paraId="4B320EBF" w14:textId="6EF4A788" w:rsidR="0057061A" w:rsidRDefault="0057061A" w:rsidP="009508D2">
      <w:pPr>
        <w:pStyle w:val="CommentText"/>
      </w:pPr>
      <w:r>
        <w:t xml:space="preserve">We could shift these sections to an appendix.  But for now I have made a separate section for modelling of RSR and viewing geometry and tried to make it clearer how these effects are covered by the linear model of </w:t>
      </w:r>
      <w:proofErr w:type="spellStart"/>
      <w:r>
        <w:t>eq</w:t>
      </w:r>
      <w:proofErr w:type="spellEnd"/>
      <w:r>
        <w:t xml:space="preserve"> 5.  .</w:t>
      </w:r>
    </w:p>
    <w:p w14:paraId="049F7B1E" w14:textId="77777777" w:rsidR="0057061A" w:rsidRDefault="0057061A">
      <w:pPr>
        <w:pStyle w:val="CommentText"/>
      </w:pPr>
    </w:p>
    <w:p w14:paraId="635E43EB" w14:textId="77777777" w:rsidR="0057061A" w:rsidRDefault="0057061A">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3ACBFC20" w:rsidR="0057061A" w:rsidRDefault="0057061A">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57061A" w:rsidRDefault="0057061A">
      <w:pPr>
        <w:pStyle w:val="CommentText"/>
      </w:pPr>
    </w:p>
    <w:p w14:paraId="1B21D278" w14:textId="77777777" w:rsidR="0057061A" w:rsidRDefault="0057061A">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57061A" w:rsidRDefault="0057061A">
      <w:pPr>
        <w:pStyle w:val="CommentText"/>
      </w:pPr>
    </w:p>
    <w:p w14:paraId="4E8BE756" w14:textId="3348D7EE" w:rsidR="0057061A" w:rsidRDefault="0057061A" w:rsidP="00F2766F">
      <w:pPr>
        <w:pStyle w:val="CommentText"/>
      </w:pPr>
      <w:r>
        <w:t>The RSR effect is shown to be approximately linear with a simulation (see 2.5 and 3.1).  Therefore the effect is taken into account by the spatially varying linear model.  I try to make this clearer now.</w:t>
      </w:r>
    </w:p>
    <w:p w14:paraId="5F0A9871" w14:textId="77777777" w:rsidR="0057061A" w:rsidRDefault="0057061A" w:rsidP="00F2766F">
      <w:pPr>
        <w:pStyle w:val="CommentText"/>
      </w:pPr>
    </w:p>
    <w:p w14:paraId="186FB7F9" w14:textId="7831C29D" w:rsidR="0057061A" w:rsidRDefault="0057061A" w:rsidP="00F2766F">
      <w:pPr>
        <w:pStyle w:val="CommentText"/>
      </w:pPr>
      <w:r>
        <w:t xml:space="preserve">“Section … 2.2, in my opinion, is almost useless” </w:t>
      </w:r>
    </w:p>
    <w:p w14:paraId="5B30BF8F" w14:textId="77777777" w:rsidR="0057061A" w:rsidRDefault="0057061A" w:rsidP="00F2766F">
      <w:pPr>
        <w:pStyle w:val="CommentText"/>
      </w:pPr>
    </w:p>
    <w:p w14:paraId="39B8495F" w14:textId="1BC41929" w:rsidR="0057061A" w:rsidRDefault="0057061A"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part discussing the effect of using a coarse resolution reference which was a response to previous reviewers’ comments and is important background information on the limitations of the method.  I suggest responding to these comments in a covering letter.</w:t>
      </w:r>
    </w:p>
    <w:p w14:paraId="062D0679" w14:textId="77777777" w:rsidR="0057061A" w:rsidRDefault="0057061A">
      <w:pPr>
        <w:pStyle w:val="CommentText"/>
      </w:pPr>
    </w:p>
  </w:comment>
  <w:comment w:id="82" w:author="reviewer1" w:date="2018-03-18T19:18:00Z" w:initials="rev1">
    <w:p w14:paraId="55A3365B" w14:textId="77777777" w:rsidR="0057061A" w:rsidRDefault="0057061A">
      <w:pPr>
        <w:pStyle w:val="CommentText"/>
      </w:pPr>
      <w:r>
        <w:rPr>
          <w:rStyle w:val="CommentReference"/>
        </w:rPr>
        <w:annotationRef/>
      </w:r>
      <w:proofErr w:type="gramStart"/>
      <w:r>
        <w:t>the</w:t>
      </w:r>
      <w:proofErr w:type="gramEnd"/>
      <w:r>
        <w:t xml:space="preserve"> acronym DN should be in parenthesis, please check the journal style.</w:t>
      </w:r>
    </w:p>
  </w:comment>
  <w:comment w:id="83" w:author="dugalh" w:date="2018-04-24T12:41:00Z" w:initials="dh">
    <w:p w14:paraId="53E29C44" w14:textId="346EC183" w:rsidR="0057061A" w:rsidRDefault="0057061A">
      <w:pPr>
        <w:pStyle w:val="CommentText"/>
      </w:pPr>
      <w:r>
        <w:rPr>
          <w:rStyle w:val="CommentReference"/>
        </w:rPr>
        <w:annotationRef/>
      </w:r>
      <w:r>
        <w:t xml:space="preserve">It is a symbol in the equation, so I need to define it like this.  I expand the acronym the next time it is used in the manuscript.  </w:t>
      </w:r>
    </w:p>
  </w:comment>
  <w:comment w:id="92" w:author="reviewer1" w:date="2018-03-18T19:20:00Z" w:initials="rev1">
    <w:p w14:paraId="716920F7" w14:textId="77777777" w:rsidR="0057061A" w:rsidRDefault="0057061A">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93" w:author="dugalh" w:date="2018-04-23T15:40:00Z" w:initials="dh">
    <w:p w14:paraId="30E12F0C" w14:textId="60A6FEA6" w:rsidR="0057061A" w:rsidRDefault="0057061A">
      <w:pPr>
        <w:pStyle w:val="CommentText"/>
      </w:pPr>
      <w:r>
        <w:rPr>
          <w:rStyle w:val="CommentReference"/>
        </w:rPr>
        <w:annotationRef/>
      </w:r>
      <w:r>
        <w:t xml:space="preserve">I call it “reflectance at the sensor” which I think means more or less the same as TOA reflectance.  I think I should call these quantities all either “at sensor” or TOA for consistency.  As the aerial sensor is really not at the TOA, I prefer to call them “at sensor”.  </w:t>
      </w:r>
    </w:p>
  </w:comment>
  <w:comment w:id="90" w:author="reviewer1" w:date="2018-03-18T19:19:00Z" w:initials="rev1">
    <w:p w14:paraId="692290C0" w14:textId="77777777" w:rsidR="0057061A" w:rsidRDefault="0057061A">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91" w:author="dugalh" w:date="2018-03-18T20:35:00Z" w:initials="dh">
    <w:p w14:paraId="1F5B5389" w14:textId="0184167A" w:rsidR="0057061A" w:rsidRDefault="0057061A">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 i.e. it has already been factored in.</w:t>
      </w:r>
    </w:p>
  </w:comment>
  <w:comment w:id="104" w:author="reviewer1" w:date="2018-03-18T19:21:00Z" w:initials="rev1">
    <w:p w14:paraId="6E17FAAD" w14:textId="77777777" w:rsidR="0057061A" w:rsidRDefault="0057061A">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105" w:author="dugalh" w:date="2018-04-23T16:43:00Z" w:initials="dh">
    <w:p w14:paraId="6B993C29" w14:textId="0D9AA362" w:rsidR="0057061A" w:rsidRDefault="0057061A"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57061A" w:rsidRDefault="0057061A" w:rsidP="00407774">
      <w:pPr>
        <w:pStyle w:val="CommentText"/>
      </w:pPr>
    </w:p>
    <w:p w14:paraId="695BD998" w14:textId="2ABBCD8A" w:rsidR="0057061A" w:rsidRDefault="0057061A" w:rsidP="00D476EB">
      <w:pPr>
        <w:pStyle w:val="CommentText"/>
      </w:pPr>
      <w:r>
        <w:t xml:space="preserve">We don’t really want to fix the sliding window size here as we want to leave the method generic and applicable to different reference image / aerial image resolutions. We specify a size later for the case study.  Here, I now explain the trade-offs involved in the choice of the sliding window. </w:t>
      </w:r>
    </w:p>
  </w:comment>
  <w:comment w:id="111" w:author="dugalh" w:date="2018-04-23T16:42:00Z" w:initials="dh">
    <w:p w14:paraId="6CC21C90" w14:textId="7F275E57" w:rsidR="0057061A" w:rsidRDefault="0057061A">
      <w:pPr>
        <w:pStyle w:val="CommentText"/>
      </w:pPr>
      <w:r>
        <w:rPr>
          <w:rStyle w:val="CommentReference"/>
        </w:rPr>
        <w:annotationRef/>
      </w:r>
      <w:r>
        <w:t>To try and clarify for reviewer2’s comment below in 2.3</w:t>
      </w:r>
    </w:p>
  </w:comment>
  <w:comment w:id="125" w:author="dugalh" w:date="2018-04-25T12:54:00Z" w:initials="dh">
    <w:p w14:paraId="750CDA14" w14:textId="3ABA8FCD" w:rsidR="0057061A" w:rsidRDefault="0057061A">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183" w:author="dugalh" w:date="2018-04-25T15:34:00Z" w:initials="dh">
    <w:p w14:paraId="2CFE2779" w14:textId="2CDB031C" w:rsidR="0057061A" w:rsidRDefault="0057061A">
      <w:pPr>
        <w:pStyle w:val="CommentText"/>
      </w:pPr>
      <w:r>
        <w:rPr>
          <w:rStyle w:val="CommentReference"/>
        </w:rPr>
        <w:annotationRef/>
      </w:r>
      <w:r>
        <w:t>Moved here from below, so that we can separate out section 2.3</w:t>
      </w:r>
    </w:p>
  </w:comment>
  <w:comment w:id="197" w:author="dugalh" w:date="2018-04-25T15:13:00Z" w:initials="dh">
    <w:p w14:paraId="05122E27" w14:textId="0C2B332D" w:rsidR="0057061A" w:rsidRDefault="0057061A">
      <w:pPr>
        <w:pStyle w:val="CommentText"/>
      </w:pPr>
      <w:r>
        <w:t xml:space="preserve">There is some confusion amongst the reviewers about the relevance of these sections and if these effects are being ignored.  </w:t>
      </w:r>
      <w:r>
        <w:rPr>
          <w:rStyle w:val="CommentReference"/>
        </w:rPr>
        <w:annotationRef/>
      </w:r>
      <w:r>
        <w:t xml:space="preserve">I have made another section for this and added in some extra description about how these effects are still modelled by </w:t>
      </w:r>
      <w:proofErr w:type="spellStart"/>
      <w:r>
        <w:t>eq</w:t>
      </w:r>
      <w:proofErr w:type="spellEnd"/>
      <w:r>
        <w:t xml:space="preserve"> 5 to try and clarify.</w:t>
      </w:r>
    </w:p>
  </w:comment>
  <w:comment w:id="204" w:author="dugalh" w:date="2018-04-25T16:07:00Z" w:initials="dh">
    <w:p w14:paraId="401A0A70" w14:textId="615BA714" w:rsidR="0057061A" w:rsidRDefault="0057061A">
      <w:pPr>
        <w:pStyle w:val="CommentText"/>
      </w:pPr>
      <w:r>
        <w:rPr>
          <w:rStyle w:val="CommentReference"/>
        </w:rPr>
        <w:annotationRef/>
      </w:r>
      <w:r>
        <w:t>Is this helpful/clear?  I could put in more equations to show how everything gets lumped together but would prefer not to as it adds mess / complication.</w:t>
      </w:r>
    </w:p>
  </w:comment>
  <w:comment w:id="269" w:author="dugalh" w:date="2018-04-24T13:01:00Z" w:initials="dh">
    <w:p w14:paraId="73730DC3" w14:textId="5A3341A3" w:rsidR="0057061A" w:rsidRDefault="0057061A">
      <w:pPr>
        <w:pStyle w:val="CommentText"/>
      </w:pPr>
      <w:r>
        <w:rPr>
          <w:rStyle w:val="CommentReference"/>
        </w:rPr>
        <w:annotationRef/>
      </w:r>
      <w:r>
        <w:t>Unnecessary?  Omit – to simplify?</w:t>
      </w:r>
    </w:p>
  </w:comment>
  <w:comment w:id="277" w:author="dugalh" w:date="2018-05-02T11:26:00Z" w:initials="dh">
    <w:p w14:paraId="0618E323" w14:textId="7EC0E34E" w:rsidR="0057061A" w:rsidRDefault="0057061A">
      <w:pPr>
        <w:pStyle w:val="CommentText"/>
      </w:pPr>
      <w:r>
        <w:rPr>
          <w:rStyle w:val="CommentReference"/>
        </w:rPr>
        <w:annotationRef/>
      </w:r>
      <w:r>
        <w:t xml:space="preserve">To clarify that it is still included in the </w:t>
      </w:r>
      <w:proofErr w:type="spellStart"/>
      <w:r>
        <w:t>eq</w:t>
      </w:r>
      <w:proofErr w:type="spellEnd"/>
      <w:r>
        <w:t xml:space="preserve"> 5 model</w:t>
      </w:r>
    </w:p>
  </w:comment>
  <w:comment w:id="290" w:author="reviewer2" w:date="2018-03-18T19:36:00Z" w:initials="rev2">
    <w:p w14:paraId="0531BEDD" w14:textId="77777777" w:rsidR="0057061A" w:rsidRDefault="0057061A" w:rsidP="008F74E0">
      <w:r>
        <w:rPr>
          <w:rStyle w:val="CommentReference"/>
        </w:rPr>
        <w:annotationRef/>
      </w:r>
      <w:r>
        <w:t>In homogenization procedure, if we perform step (2) and (3) directly at course resolution without step (1), what’s the difference, please clarify.</w:t>
      </w:r>
    </w:p>
    <w:p w14:paraId="245B8753" w14:textId="66633FC9" w:rsidR="0057061A" w:rsidRDefault="0057061A">
      <w:pPr>
        <w:pStyle w:val="CommentText"/>
      </w:pPr>
    </w:p>
  </w:comment>
  <w:comment w:id="291" w:author="dugalh" w:date="2018-03-18T20:40:00Z" w:initials="dh">
    <w:p w14:paraId="29C561D4" w14:textId="7F210986" w:rsidR="0057061A" w:rsidRDefault="0057061A" w:rsidP="0051366F">
      <w:pPr>
        <w:pStyle w:val="CommentText"/>
      </w:pPr>
      <w:r>
        <w:rPr>
          <w:rStyle w:val="CommentReference"/>
        </w:rPr>
        <w:annotationRef/>
      </w:r>
      <w:r>
        <w:t xml:space="preserve">It is not possible to perform 2 &amp; 3 without 1.  He/she seems to think step 2 involves only ref image but from </w:t>
      </w:r>
      <w:proofErr w:type="spellStart"/>
      <w:r>
        <w:t>eq</w:t>
      </w:r>
      <w:proofErr w:type="spellEnd"/>
      <w:r>
        <w:t xml:space="preserve"> 9 (note the explicit reference in step 2), we see we need step 1.  I have added a clarification with </w:t>
      </w:r>
      <w:proofErr w:type="spellStart"/>
      <w:r>
        <w:t>eq</w:t>
      </w:r>
      <w:proofErr w:type="spellEnd"/>
      <w:r>
        <w:t xml:space="preserve"> 9 and a bit of re-wording below.</w:t>
      </w:r>
    </w:p>
  </w:comment>
  <w:comment w:id="307" w:author="dugalh" w:date="2018-05-01T14:50:00Z" w:initials="dh">
    <w:p w14:paraId="3F80CF0A" w14:textId="2A009BD3" w:rsidR="0057061A" w:rsidRDefault="0057061A">
      <w:pPr>
        <w:pStyle w:val="CommentText"/>
      </w:pPr>
      <w:r>
        <w:rPr>
          <w:rStyle w:val="CommentReference"/>
        </w:rPr>
        <w:annotationRef/>
      </w:r>
      <w:proofErr w:type="spellStart"/>
      <w:r>
        <w:t>Eg</w:t>
      </w:r>
      <w:proofErr w:type="spellEnd"/>
      <w:r>
        <w:t xml:space="preserve"> uneven terrain producing shadows or fine scale heterogeneity </w:t>
      </w:r>
    </w:p>
  </w:comment>
  <w:comment w:id="302" w:author="reviewer1" w:date="2018-03-18T19:51:00Z" w:initials="rev1">
    <w:p w14:paraId="411ED62C" w14:textId="28EC204D" w:rsidR="0057061A" w:rsidRDefault="0057061A">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303" w:author="dugalh" w:date="2018-05-01T14:59:00Z" w:initials="dh">
    <w:p w14:paraId="14FDA50A" w14:textId="34A6DD14" w:rsidR="0057061A" w:rsidRDefault="0057061A">
      <w:pPr>
        <w:pStyle w:val="CommentText"/>
      </w:pPr>
      <w:r>
        <w:rPr>
          <w:rStyle w:val="CommentReference"/>
        </w:rPr>
        <w:annotationRef/>
      </w:r>
      <w:r>
        <w:t xml:space="preserve">I have softened this claim now and clarified a little.  Then there are also results to back this up in section 3.2 which seem to have been missed. </w:t>
      </w:r>
    </w:p>
  </w:comment>
  <w:comment w:id="336" w:author="dugalh" w:date="2018-05-01T15:03:00Z" w:initials="dh">
    <w:p w14:paraId="53188F8E" w14:textId="2AA5A933" w:rsidR="0057061A" w:rsidRDefault="0057061A">
      <w:pPr>
        <w:pStyle w:val="CommentText"/>
      </w:pPr>
      <w:r>
        <w:rPr>
          <w:rStyle w:val="CommentReference"/>
        </w:rPr>
        <w:annotationRef/>
      </w:r>
      <w:r>
        <w:t>Include here?</w:t>
      </w:r>
    </w:p>
  </w:comment>
  <w:comment w:id="353" w:author="reviewer1" w:date="2018-03-18T19:27:00Z" w:initials="rev1">
    <w:p w14:paraId="752DF27A" w14:textId="1BB32DDB" w:rsidR="0057061A" w:rsidRDefault="0057061A">
      <w:pPr>
        <w:pStyle w:val="CommentText"/>
      </w:pPr>
      <w:r>
        <w:rPr>
          <w:rStyle w:val="CommentReference"/>
        </w:rPr>
        <w:annotationRef/>
      </w:r>
      <w:r>
        <w:t>In my opinion, section 2.4 should be placed as 3.1, or 2.1, please check the journal manuscript guidance.</w:t>
      </w:r>
      <w:r>
        <w:br/>
      </w:r>
    </w:p>
  </w:comment>
  <w:comment w:id="354" w:author="dugalh" w:date="2018-03-18T20:44:00Z" w:initials="dh">
    <w:p w14:paraId="00ADEECE" w14:textId="6254DAE4" w:rsidR="0057061A" w:rsidRDefault="0057061A">
      <w:pPr>
        <w:pStyle w:val="CommentText"/>
      </w:pPr>
      <w:r>
        <w:rPr>
          <w:rStyle w:val="CommentReference"/>
        </w:rPr>
        <w:annotationRef/>
      </w:r>
      <w:r>
        <w:rPr>
          <w:rStyle w:val="CommentReference"/>
        </w:rPr>
        <w:t>There is no specific journal guidance on this</w:t>
      </w:r>
      <w:r>
        <w:t xml:space="preserve"> </w:t>
      </w:r>
    </w:p>
    <w:p w14:paraId="67EDACC0" w14:textId="77777777" w:rsidR="0057061A" w:rsidRDefault="0057061A">
      <w:pPr>
        <w:pStyle w:val="CommentText"/>
      </w:pPr>
    </w:p>
    <w:p w14:paraId="09FD5CE2" w14:textId="1B391DB7" w:rsidR="0057061A" w:rsidRDefault="0057061A">
      <w:pPr>
        <w:pStyle w:val="CommentText"/>
      </w:pPr>
      <w:r>
        <w:t>We refer to section 2.1-2.2 here, so unless we separate that part out, we can’t put this as 2.1. Then 2.6 refers to this data, so 3.1 also seems wrong.</w:t>
      </w:r>
    </w:p>
    <w:p w14:paraId="473F2BB0" w14:textId="77777777" w:rsidR="0057061A" w:rsidRDefault="0057061A">
      <w:pPr>
        <w:pStyle w:val="CommentText"/>
      </w:pPr>
    </w:p>
    <w:p w14:paraId="1A51B303" w14:textId="3D4551A5" w:rsidR="0057061A" w:rsidRDefault="0057061A">
      <w:pPr>
        <w:pStyle w:val="CommentText"/>
      </w:pPr>
      <w:r>
        <w:t xml:space="preserve">What do you think </w:t>
      </w:r>
      <w:proofErr w:type="spellStart"/>
      <w:r>
        <w:t>Adriaan</w:t>
      </w:r>
      <w:proofErr w:type="spellEnd"/>
      <w:r>
        <w:t>?</w:t>
      </w:r>
    </w:p>
  </w:comment>
  <w:comment w:id="355" w:author="reviewer2" w:date="2018-03-18T19:40:00Z" w:initials="rev2">
    <w:p w14:paraId="078AC89E" w14:textId="6BB29B04" w:rsidR="0057061A" w:rsidRDefault="0057061A">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356" w:author="dugalh" w:date="2018-03-18T20:47:00Z" w:initials="dh">
    <w:p w14:paraId="649E1B36" w14:textId="793338F6" w:rsidR="0057061A" w:rsidRDefault="0057061A">
      <w:pPr>
        <w:pStyle w:val="CommentText"/>
      </w:pPr>
      <w:r>
        <w:rPr>
          <w:rStyle w:val="CommentReference"/>
        </w:rPr>
        <w:annotationRef/>
      </w:r>
      <w:r>
        <w:t xml:space="preserve">The first four questions are already covered in section 2.5.  </w:t>
      </w:r>
    </w:p>
    <w:p w14:paraId="3DCADF01" w14:textId="77777777" w:rsidR="0057061A" w:rsidRDefault="0057061A">
      <w:pPr>
        <w:pStyle w:val="CommentText"/>
      </w:pPr>
    </w:p>
    <w:p w14:paraId="07A9D82C" w14:textId="15A9371C" w:rsidR="0057061A" w:rsidRDefault="0057061A">
      <w:pPr>
        <w:pStyle w:val="CommentText"/>
      </w:pPr>
      <w:r>
        <w:t xml:space="preserve">“What is the AOD in those days?” I have included figures for AOD now - they do show that the atmosphere was clear.  These MODIS AOD figures are from TOA though, so they are not necessarily applicable to survey altitude.  </w:t>
      </w:r>
    </w:p>
    <w:p w14:paraId="5F108C7A" w14:textId="77777777" w:rsidR="0057061A" w:rsidRDefault="0057061A">
      <w:pPr>
        <w:pStyle w:val="CommentText"/>
      </w:pPr>
    </w:p>
    <w:p w14:paraId="49D530A5" w14:textId="1EBD3643" w:rsidR="0057061A" w:rsidRDefault="0057061A" w:rsidP="00CD2631">
      <w:pPr>
        <w:pStyle w:val="CommentText"/>
      </w:pPr>
      <w:r>
        <w:t>“Is it possible that the impact from no atmospheric correction is much larger than BRDF correction?”</w:t>
      </w:r>
    </w:p>
    <w:p w14:paraId="4759D17A" w14:textId="77777777" w:rsidR="0057061A" w:rsidRDefault="0057061A" w:rsidP="00CD2631">
      <w:pPr>
        <w:pStyle w:val="CommentText"/>
      </w:pPr>
    </w:p>
    <w:p w14:paraId="27F30D29" w14:textId="3491C49C" w:rsidR="0057061A" w:rsidRDefault="0057061A">
      <w:pPr>
        <w:pStyle w:val="CommentText"/>
      </w:pPr>
      <w:r>
        <w:t>I think it is very unlikely given the low AOD (</w:t>
      </w:r>
      <w:proofErr w:type="gramStart"/>
      <w:r>
        <w:t>and  other</w:t>
      </w:r>
      <w:proofErr w:type="gramEnd"/>
      <w:r>
        <w:t xml:space="preserve"> factors).  It’s not clear why this is a concern for this reviewer though…  We could demonstrate this more clearly (or at least justify omitting C) by </w:t>
      </w:r>
      <w:proofErr w:type="spellStart"/>
      <w:r>
        <w:t>eg</w:t>
      </w:r>
      <w:proofErr w:type="spellEnd"/>
      <w:r>
        <w:t xml:space="preserve"> fitting an offset (C) only model and comparing results. But I think this is beyond the scope of this paper – we say we will look into including C/offsets in another paper.  What do you think </w:t>
      </w:r>
      <w:proofErr w:type="spellStart"/>
      <w:r>
        <w:t>Adriaan</w:t>
      </w:r>
      <w:proofErr w:type="spellEnd"/>
      <w:r>
        <w:t>?</w:t>
      </w:r>
    </w:p>
  </w:comment>
  <w:comment w:id="358" w:author="reviewer1" w:date="2018-03-18T19:28:00Z" w:initials="rev1">
    <w:p w14:paraId="6D6DF99A" w14:textId="0287AB29" w:rsidR="0057061A" w:rsidRDefault="0057061A">
      <w:pPr>
        <w:pStyle w:val="CommentText"/>
      </w:pPr>
      <w:r>
        <w:rPr>
          <w:rStyle w:val="CommentReference"/>
        </w:rPr>
        <w:annotationRef/>
      </w:r>
      <w:r>
        <w:t>Line 23: since “except NIR”, then not good in all bands. Please phrase</w:t>
      </w:r>
      <w:r>
        <w:rPr>
          <w:rFonts w:ascii="MS Gothic" w:hAnsi="MS Gothic" w:cs="MS Gothic"/>
        </w:rPr>
        <w:t>？</w:t>
      </w:r>
      <w:r>
        <w:br/>
      </w:r>
    </w:p>
  </w:comment>
  <w:comment w:id="367" w:author="dugalh" w:date="2018-04-26T19:03:00Z" w:initials="dh">
    <w:p w14:paraId="3C721E79" w14:textId="26D2D342" w:rsidR="0057061A" w:rsidRDefault="0057061A">
      <w:pPr>
        <w:pStyle w:val="CommentText"/>
      </w:pPr>
      <w:r>
        <w:rPr>
          <w:rStyle w:val="CommentReference"/>
        </w:rPr>
        <w:annotationRef/>
      </w:r>
      <w:r>
        <w:t xml:space="preserve">In response to reviewer2 </w:t>
      </w:r>
    </w:p>
  </w:comment>
  <w:comment w:id="383" w:author="dugalh" w:date="2018-04-26T12:20:00Z" w:initials="dh">
    <w:p w14:paraId="42052313" w14:textId="7FFAD8A6" w:rsidR="0057061A" w:rsidRDefault="0057061A">
      <w:pPr>
        <w:pStyle w:val="CommentText"/>
      </w:pPr>
      <w:r>
        <w:rPr>
          <w:rStyle w:val="CommentReference"/>
        </w:rPr>
        <w:annotationRef/>
      </w:r>
      <w:r>
        <w:t xml:space="preserve">I need to satisfy </w:t>
      </w:r>
      <w:proofErr w:type="gramStart"/>
      <w:r>
        <w:t>reviewer1’s  concern</w:t>
      </w:r>
      <w:proofErr w:type="gramEnd"/>
      <w:r>
        <w:t xml:space="preserve"> around us not using Landsat</w:t>
      </w:r>
    </w:p>
    <w:p w14:paraId="701320FF" w14:textId="77777777" w:rsidR="0057061A" w:rsidRDefault="0057061A">
      <w:pPr>
        <w:pStyle w:val="CommentText"/>
      </w:pPr>
    </w:p>
    <w:p w14:paraId="28E5CE73" w14:textId="49D8E4D9" w:rsidR="0057061A" w:rsidRDefault="0057061A">
      <w:pPr>
        <w:pStyle w:val="CommentText"/>
      </w:pPr>
      <w:r>
        <w:t>As a matter of interest, Landsat has no BRDF correction and so may not actually be the best reference but we would need to test to establish this one way or another.</w:t>
      </w:r>
    </w:p>
    <w:p w14:paraId="0A135D92" w14:textId="77777777" w:rsidR="0057061A" w:rsidRDefault="0057061A">
      <w:pPr>
        <w:pStyle w:val="CommentText"/>
      </w:pPr>
    </w:p>
    <w:p w14:paraId="3273CC62" w14:textId="143A06DD" w:rsidR="0057061A" w:rsidRDefault="0057061A">
      <w:pPr>
        <w:pStyle w:val="CommentText"/>
      </w:pPr>
      <w:r>
        <w:t>In the conclusion, I say that for future work, we should conduct an experiment with a Landsat ref image.</w:t>
      </w:r>
    </w:p>
  </w:comment>
  <w:comment w:id="400" w:author="reviewer2" w:date="2018-03-18T19:37:00Z" w:initials="rev2">
    <w:p w14:paraId="0BE7768B" w14:textId="327D1714" w:rsidR="0057061A" w:rsidRDefault="0057061A">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401" w:author="dugalh" w:date="2018-03-18T20:48:00Z" w:initials="dh">
    <w:p w14:paraId="54E367E2" w14:textId="485CCD62" w:rsidR="0057061A" w:rsidRDefault="0057061A">
      <w:pPr>
        <w:pStyle w:val="CommentText"/>
      </w:pPr>
      <w:r>
        <w:rPr>
          <w:rStyle w:val="CommentReference"/>
        </w:rPr>
        <w:annotationRef/>
      </w:r>
      <w:r>
        <w:t xml:space="preserve">These things are mostly covered in section 2.7.  Not sure how to satisfy this person.  </w:t>
      </w:r>
    </w:p>
    <w:p w14:paraId="634DC332" w14:textId="77777777" w:rsidR="0057061A" w:rsidRDefault="0057061A">
      <w:pPr>
        <w:pStyle w:val="CommentText"/>
      </w:pPr>
    </w:p>
    <w:p w14:paraId="7432759E" w14:textId="77777777" w:rsidR="0057061A" w:rsidRDefault="0057061A">
      <w:pPr>
        <w:pStyle w:val="CommentText"/>
      </w:pPr>
      <w:r>
        <w:t xml:space="preserve">“The accuracy impacted mostly by atmospheric correction, geometry, and RSR difference. But I cannot find any explanations.” </w:t>
      </w:r>
    </w:p>
    <w:p w14:paraId="57977AC4" w14:textId="3E4F6EC8" w:rsidR="0057061A" w:rsidRDefault="0057061A">
      <w:pPr>
        <w:pStyle w:val="CommentText"/>
      </w:pPr>
      <w:r>
        <w:t>There are explanations about these effects in section 2.1-2.3.  I very much doubt if the majority of error is due to these sources, it much more likely to be due to BRDF because of wide aerial FOV and long survey durations.</w:t>
      </w:r>
    </w:p>
    <w:p w14:paraId="624B8F18" w14:textId="77777777" w:rsidR="0057061A" w:rsidRDefault="0057061A">
      <w:pPr>
        <w:pStyle w:val="CommentText"/>
      </w:pPr>
    </w:p>
    <w:p w14:paraId="2B1A3418" w14:textId="167CA975" w:rsidR="0057061A" w:rsidRDefault="0057061A">
      <w:pPr>
        <w:pStyle w:val="CommentText"/>
      </w:pPr>
      <w:r>
        <w:t>Reading between the lines, this reviewer seems to want some sort of comparison between with and without BRDF correction.  We could compare the M only model to a C only model (I have done this roughly and the C only model is worse) but this is not exactly with and without BRDF</w:t>
      </w:r>
      <w:r w:rsidR="002C77B0">
        <w:t xml:space="preserve"> (M is mostly BRDF and C is mostly atmosphere AFAIK)</w:t>
      </w:r>
      <w:r>
        <w:t xml:space="preserve">.  As I don’t really understand his/her concern, I don’t know how to satisfy it.  Do you have any ideas here </w:t>
      </w:r>
      <w:proofErr w:type="spellStart"/>
      <w:r>
        <w:t>Adriaan</w:t>
      </w:r>
      <w:proofErr w:type="spellEnd"/>
      <w:r>
        <w:t xml:space="preserve">?  </w:t>
      </w:r>
    </w:p>
    <w:p w14:paraId="274D4660" w14:textId="77777777" w:rsidR="0057061A" w:rsidRDefault="0057061A">
      <w:pPr>
        <w:pStyle w:val="CommentText"/>
      </w:pPr>
    </w:p>
    <w:p w14:paraId="18C4653B" w14:textId="690C93B5" w:rsidR="0057061A" w:rsidRDefault="0057061A">
      <w:pPr>
        <w:pStyle w:val="CommentText"/>
      </w:pPr>
      <w:r>
        <w:t>I don’t know how we could separate out sources of error in our accuracy assessment, and the majority/all of related papers have the same problem.  Given that our assessment indicates the method is accurate, is it not really necessary or interesting to do an error source analysis IMO (assuming it was possible).</w:t>
      </w:r>
    </w:p>
  </w:comment>
  <w:comment w:id="403" w:author="reviewer2" w:date="2018-03-18T19:39:00Z" w:initials="rev2">
    <w:p w14:paraId="2C027284" w14:textId="77777777" w:rsidR="0057061A" w:rsidRDefault="0057061A"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57061A" w:rsidRDefault="0057061A">
      <w:pPr>
        <w:pStyle w:val="CommentText"/>
      </w:pPr>
    </w:p>
  </w:comment>
  <w:comment w:id="404" w:author="dugalh" w:date="2018-03-18T20:49:00Z" w:initials="dh">
    <w:p w14:paraId="4B0A3E2A" w14:textId="012D5AEF" w:rsidR="0057061A" w:rsidRDefault="0057061A">
      <w:pPr>
        <w:pStyle w:val="CommentText"/>
      </w:pPr>
      <w:r>
        <w:rPr>
          <w:rStyle w:val="CommentReference"/>
        </w:rPr>
        <w:annotationRef/>
      </w:r>
      <w:r>
        <w:t xml:space="preserve">I agree that the comparison between SPOT and MODIS is not hugely useful and could be left out </w:t>
      </w:r>
    </w:p>
    <w:p w14:paraId="44063C98" w14:textId="77777777" w:rsidR="002C77B0" w:rsidRDefault="002C77B0">
      <w:pPr>
        <w:pStyle w:val="CommentText"/>
      </w:pPr>
    </w:p>
    <w:p w14:paraId="03074A68" w14:textId="61EDA727" w:rsidR="0057061A" w:rsidRDefault="0057061A">
      <w:pPr>
        <w:pStyle w:val="CommentText"/>
      </w:pPr>
      <w:r>
        <w:t>However, there is also the validation between SPOT and calibrated DMC which is useful and our core validation – this reviewer seems to not have noticed this, although it is described clearly in the next paragraph.</w:t>
      </w:r>
    </w:p>
    <w:p w14:paraId="788428FF" w14:textId="77777777" w:rsidR="0057061A" w:rsidRDefault="0057061A">
      <w:pPr>
        <w:pStyle w:val="CommentText"/>
      </w:pPr>
    </w:p>
    <w:p w14:paraId="3954D9CD" w14:textId="77777777" w:rsidR="0057061A" w:rsidRDefault="0057061A" w:rsidP="009712D6">
      <w:r>
        <w:t xml:space="preserve">“I suggest the authors conduct the comparison between with and without BRDF correction.”  </w:t>
      </w:r>
    </w:p>
    <w:p w14:paraId="33BA9D43" w14:textId="3F872EFC" w:rsidR="0057061A" w:rsidRDefault="0057061A" w:rsidP="009712D6">
      <w:r>
        <w:t xml:space="preserve">I’m not sure what BRDF correction he is referring to here: MODIS/SPOT or DMC, or why this would be </w:t>
      </w:r>
      <w:r w:rsidR="002C77B0">
        <w:t>interesting.</w:t>
      </w:r>
      <w:r>
        <w:t xml:space="preserve">  I did actually do this with SPOT and the ATCOR BRDF is horrible, but if we go into that here, it is going to open up a can of worms.</w:t>
      </w:r>
    </w:p>
    <w:p w14:paraId="1AC8660C" w14:textId="192FF2E0" w:rsidR="0057061A" w:rsidRDefault="0057061A" w:rsidP="009712D6">
      <w:r>
        <w:t xml:space="preserve"> </w:t>
      </w:r>
    </w:p>
    <w:p w14:paraId="3B90865F" w14:textId="730E284F" w:rsidR="0057061A" w:rsidRDefault="0057061A">
      <w:pPr>
        <w:pStyle w:val="CommentText"/>
      </w:pPr>
      <w:r>
        <w:t xml:space="preserve">Perhaps I can just respond by saying we show the comparison between DMC and SPOT/MODIS with and without homogenisation, </w:t>
      </w:r>
      <w:r w:rsidR="002C77B0">
        <w:t>which includes BRDF correction so is sort of like with and without BRDF correction?</w:t>
      </w:r>
    </w:p>
  </w:comment>
  <w:comment w:id="410" w:author="dugalh" w:date="2018-05-01T16:41:00Z" w:initials="dh">
    <w:p w14:paraId="63596C9A" w14:textId="77777777" w:rsidR="004E0944" w:rsidRDefault="004E0944" w:rsidP="004E0944">
      <w:pPr>
        <w:pStyle w:val="CommentText"/>
      </w:pPr>
      <w:r>
        <w:t xml:space="preserve">Have tried to keep this description as brief as possible.  </w:t>
      </w:r>
      <w:r>
        <w:rPr>
          <w:rStyle w:val="CommentReference"/>
        </w:rPr>
        <w:annotationRef/>
      </w:r>
      <w:r>
        <w:t xml:space="preserve">It made more sense to me to include this here in keeping with the general structure of the paper, rather than in 3.4.  </w:t>
      </w:r>
    </w:p>
  </w:comment>
  <w:comment w:id="444" w:author="reviewer1" w:date="2018-03-18T19:24:00Z" w:initials="rev1">
    <w:p w14:paraId="4462ACEA" w14:textId="2195DADE" w:rsidR="0057061A" w:rsidRDefault="0057061A">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445" w:author="dugalh" w:date="2018-03-18T20:52:00Z" w:initials="dh">
    <w:p w14:paraId="3BDB2B13" w14:textId="07033F3D" w:rsidR="0057061A" w:rsidRDefault="0057061A">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57061A" w:rsidRDefault="0057061A">
      <w:pPr>
        <w:pStyle w:val="CommentText"/>
      </w:pPr>
    </w:p>
    <w:p w14:paraId="6E86A476" w14:textId="75326E76" w:rsidR="0057061A" w:rsidRDefault="0057061A">
      <w:pPr>
        <w:pStyle w:val="CommentText"/>
      </w:pPr>
      <w:r>
        <w:t>In fact (somewhat surprisingly) the RSR linear relationships are largely independent of surface/target type as is shown in section 3.1 and figure 4 i.e. there is a single linear relation for all target types.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57061A" w:rsidRDefault="0057061A">
      <w:pPr>
        <w:pStyle w:val="CommentText"/>
      </w:pPr>
    </w:p>
    <w:p w14:paraId="24593D95" w14:textId="77777777" w:rsidR="0057061A" w:rsidRDefault="0057061A">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57061A" w:rsidRDefault="0057061A">
      <w:pPr>
        <w:pStyle w:val="CommentText"/>
      </w:pPr>
    </w:p>
    <w:p w14:paraId="00D43563" w14:textId="03564D37" w:rsidR="0057061A" w:rsidRDefault="0057061A">
      <w:pPr>
        <w:pStyle w:val="CommentText"/>
      </w:pPr>
      <w:r>
        <w:t xml:space="preserve">I </w:t>
      </w:r>
      <w:r w:rsidR="002C77B0">
        <w:t xml:space="preserve">think I should </w:t>
      </w:r>
      <w:r>
        <w:t>just respond to the comment in a letter with something like what I said above?</w:t>
      </w:r>
      <w:r>
        <w:rPr>
          <w:rStyle w:val="CommentReference"/>
        </w:rPr>
        <w:annotationRef/>
      </w:r>
    </w:p>
  </w:comment>
  <w:comment w:id="452" w:author="dugalh" w:date="2018-05-01T13:18:00Z" w:initials="dh">
    <w:p w14:paraId="39F07BC1" w14:textId="1B72D8DA" w:rsidR="0057061A" w:rsidRDefault="0057061A">
      <w:pPr>
        <w:pStyle w:val="CommentText"/>
      </w:pPr>
      <w:r>
        <w:rPr>
          <w:rStyle w:val="CommentReference"/>
        </w:rPr>
        <w:annotationRef/>
      </w:r>
      <w:r>
        <w:t>Updated to reflect new &amp; better SPOT results</w:t>
      </w:r>
    </w:p>
  </w:comment>
  <w:comment w:id="546" w:author="reviewer1" w:date="2018-03-18T19:29:00Z" w:initials="rev1">
    <w:p w14:paraId="19D6A0DE" w14:textId="1F3415CF" w:rsidR="0057061A" w:rsidRDefault="0057061A">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557" w:author="dugalh" w:date="2018-05-01T14:10:00Z" w:initials="dh">
    <w:p w14:paraId="506E93B4" w14:textId="79183D77" w:rsidR="0057061A" w:rsidRDefault="0057061A">
      <w:pPr>
        <w:pStyle w:val="CommentText"/>
      </w:pPr>
      <w:r>
        <w:rPr>
          <w:rStyle w:val="CommentReference"/>
        </w:rPr>
        <w:annotationRef/>
      </w:r>
      <w:r>
        <w:t xml:space="preserve">Some info relating to reviewer1’s concerns.  I have left this in the conclusion but it could also be included at the end of section 2.3 </w:t>
      </w:r>
    </w:p>
  </w:comment>
  <w:comment w:id="553" w:author="reviewer1" w:date="2018-03-18T19:30:00Z" w:initials="rev1">
    <w:p w14:paraId="38B59468" w14:textId="568646A6" w:rsidR="0057061A" w:rsidRDefault="0057061A">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554" w:author="dugalh" w:date="2018-05-01T13:18:00Z" w:initials="dh">
    <w:p w14:paraId="38587234" w14:textId="1A53E555" w:rsidR="0057061A" w:rsidRDefault="0057061A">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40E1B2F2"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33FBFCF2" w15:done="0"/>
  <w15:commentEx w15:paraId="14E94FB3" w15:done="0"/>
  <w15:commentEx w15:paraId="0E466748" w15:paraIdParent="14E94FB3" w15:done="0"/>
  <w15:commentEx w15:paraId="33199CA9" w15:done="0"/>
  <w15:commentEx w15:paraId="062D0679" w15:paraIdParent="33199CA9" w15:done="0"/>
  <w15:commentEx w15:paraId="55A3365B" w15:done="0"/>
  <w15:commentEx w15:paraId="53E29C44" w15:paraIdParent="55A3365B" w15:done="0"/>
  <w15:commentEx w15:paraId="716920F7" w15:done="0"/>
  <w15:commentEx w15:paraId="30E12F0C" w15:paraIdParent="716920F7" w15:done="0"/>
  <w15:commentEx w15:paraId="692290C0" w15:done="0"/>
  <w15:commentEx w15:paraId="1F5B5389" w15:paraIdParent="692290C0" w15:done="0"/>
  <w15:commentEx w15:paraId="6E17FAAD" w15:done="0"/>
  <w15:commentEx w15:paraId="695BD998" w15:paraIdParent="6E17FAAD" w15:done="0"/>
  <w15:commentEx w15:paraId="6CC21C90" w15:done="0"/>
  <w15:commentEx w15:paraId="750CDA14" w15:done="0"/>
  <w15:commentEx w15:paraId="2CFE2779" w15:done="0"/>
  <w15:commentEx w15:paraId="05122E27" w15:done="0"/>
  <w15:commentEx w15:paraId="401A0A70" w15:done="0"/>
  <w15:commentEx w15:paraId="73730DC3" w15:done="0"/>
  <w15:commentEx w15:paraId="0618E323" w15:done="0"/>
  <w15:commentEx w15:paraId="245B8753" w15:done="0"/>
  <w15:commentEx w15:paraId="29C561D4" w15:paraIdParent="245B8753" w15:done="0"/>
  <w15:commentEx w15:paraId="3F80CF0A" w15:done="0"/>
  <w15:commentEx w15:paraId="411ED62C" w15:done="0"/>
  <w15:commentEx w15:paraId="14FDA50A" w15:paraIdParent="411ED62C" w15:done="0"/>
  <w15:commentEx w15:paraId="53188F8E" w15:done="0"/>
  <w15:commentEx w15:paraId="752DF27A" w15:done="0"/>
  <w15:commentEx w15:paraId="1A51B303" w15:paraIdParent="752DF27A" w15:done="0"/>
  <w15:commentEx w15:paraId="078AC89E" w15:done="0"/>
  <w15:commentEx w15:paraId="27F30D29" w15:paraIdParent="078AC89E" w15:done="0"/>
  <w15:commentEx w15:paraId="6D6DF99A" w15:done="0"/>
  <w15:commentEx w15:paraId="3C721E79" w15:done="0"/>
  <w15:commentEx w15:paraId="3273CC62" w15:done="0"/>
  <w15:commentEx w15:paraId="0BE7768B" w15:done="0"/>
  <w15:commentEx w15:paraId="18C4653B" w15:paraIdParent="0BE7768B" w15:done="0"/>
  <w15:commentEx w15:paraId="4AFFFFC1" w15:done="0"/>
  <w15:commentEx w15:paraId="3B90865F" w15:paraIdParent="4AFFFFC1" w15:done="0"/>
  <w15:commentEx w15:paraId="63596C9A" w15:done="0"/>
  <w15:commentEx w15:paraId="4462ACEA" w15:done="0"/>
  <w15:commentEx w15:paraId="00D43563" w15:paraIdParent="4462ACEA" w15:done="0"/>
  <w15:commentEx w15:paraId="39F07BC1" w15:done="0"/>
  <w15:commentEx w15:paraId="19D6A0DE" w15:done="0"/>
  <w15:commentEx w15:paraId="506E93B4" w15:done="0"/>
  <w15:commentEx w15:paraId="38B59468" w15:done="0"/>
  <w15:commentEx w15:paraId="38587234" w15:paraIdParent="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B28D18" w14:textId="77777777" w:rsidR="007D2C25" w:rsidRDefault="007D2C25">
      <w:pPr>
        <w:spacing w:line="240" w:lineRule="auto"/>
      </w:pPr>
      <w:r>
        <w:separator/>
      </w:r>
    </w:p>
  </w:endnote>
  <w:endnote w:type="continuationSeparator" w:id="0">
    <w:p w14:paraId="664C4CEB" w14:textId="77777777" w:rsidR="007D2C25" w:rsidRDefault="007D2C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57061A" w:rsidRDefault="0057061A">
    <w:pPr>
      <w:pStyle w:val="Footer"/>
    </w:pPr>
  </w:p>
  <w:p w14:paraId="1D016D30" w14:textId="77777777" w:rsidR="0057061A" w:rsidRDefault="005706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1F4766" w14:textId="77777777" w:rsidR="007D2C25" w:rsidRDefault="007D2C25">
      <w:pPr>
        <w:spacing w:line="240" w:lineRule="auto"/>
      </w:pPr>
      <w:r>
        <w:separator/>
      </w:r>
    </w:p>
  </w:footnote>
  <w:footnote w:type="continuationSeparator" w:id="0">
    <w:p w14:paraId="19E08DB6" w14:textId="77777777" w:rsidR="007D2C25" w:rsidRDefault="007D2C2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57061A" w:rsidRDefault="0057061A">
        <w:pPr>
          <w:pStyle w:val="Header"/>
          <w:jc w:val="center"/>
        </w:pPr>
        <w:r>
          <w:fldChar w:fldCharType="begin"/>
        </w:r>
        <w:r>
          <w:instrText xml:space="preserve"> PAGE   \* MERGEFORMAT </w:instrText>
        </w:r>
        <w:r>
          <w:fldChar w:fldCharType="separate"/>
        </w:r>
        <w:r w:rsidR="00450357">
          <w:rPr>
            <w:noProof/>
          </w:rPr>
          <w:t>34</w:t>
        </w:r>
        <w:r>
          <w:rPr>
            <w:noProof/>
          </w:rPr>
          <w:fldChar w:fldCharType="end"/>
        </w:r>
      </w:p>
    </w:sdtContent>
  </w:sdt>
  <w:p w14:paraId="70308C52" w14:textId="77777777" w:rsidR="0057061A" w:rsidRDefault="005706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reviewer1">
    <w15:presenceInfo w15:providerId="None" w15:userId="reviewer1"/>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106F1"/>
    <w:rsid w:val="000250A6"/>
    <w:rsid w:val="000362DA"/>
    <w:rsid w:val="00057840"/>
    <w:rsid w:val="00095D9F"/>
    <w:rsid w:val="00096789"/>
    <w:rsid w:val="0009681F"/>
    <w:rsid w:val="000A4543"/>
    <w:rsid w:val="000E4C92"/>
    <w:rsid w:val="000F20E4"/>
    <w:rsid w:val="00110430"/>
    <w:rsid w:val="001138DC"/>
    <w:rsid w:val="00116A88"/>
    <w:rsid w:val="00163C8D"/>
    <w:rsid w:val="00176D87"/>
    <w:rsid w:val="001820EB"/>
    <w:rsid w:val="001845F9"/>
    <w:rsid w:val="001E26EB"/>
    <w:rsid w:val="001F1D98"/>
    <w:rsid w:val="00214903"/>
    <w:rsid w:val="00215832"/>
    <w:rsid w:val="00224E2F"/>
    <w:rsid w:val="00231160"/>
    <w:rsid w:val="002345A4"/>
    <w:rsid w:val="00235F21"/>
    <w:rsid w:val="00240A8F"/>
    <w:rsid w:val="0024685E"/>
    <w:rsid w:val="00251295"/>
    <w:rsid w:val="002B04FF"/>
    <w:rsid w:val="002B2D50"/>
    <w:rsid w:val="002C17FB"/>
    <w:rsid w:val="002C77B0"/>
    <w:rsid w:val="002E417B"/>
    <w:rsid w:val="00304500"/>
    <w:rsid w:val="003529BE"/>
    <w:rsid w:val="00363025"/>
    <w:rsid w:val="00367EC9"/>
    <w:rsid w:val="003866A5"/>
    <w:rsid w:val="003A3926"/>
    <w:rsid w:val="003D436B"/>
    <w:rsid w:val="003D5AAB"/>
    <w:rsid w:val="003F5315"/>
    <w:rsid w:val="003F6676"/>
    <w:rsid w:val="00404FC6"/>
    <w:rsid w:val="00407208"/>
    <w:rsid w:val="00407774"/>
    <w:rsid w:val="00417172"/>
    <w:rsid w:val="004252E6"/>
    <w:rsid w:val="00427644"/>
    <w:rsid w:val="00450357"/>
    <w:rsid w:val="004523DE"/>
    <w:rsid w:val="00455C02"/>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46D9"/>
    <w:rsid w:val="00582F14"/>
    <w:rsid w:val="00594001"/>
    <w:rsid w:val="00597EAA"/>
    <w:rsid w:val="005A1A14"/>
    <w:rsid w:val="005B66E1"/>
    <w:rsid w:val="005C3FA5"/>
    <w:rsid w:val="005D07E4"/>
    <w:rsid w:val="005D3AF2"/>
    <w:rsid w:val="005F5580"/>
    <w:rsid w:val="00601E07"/>
    <w:rsid w:val="00602A7E"/>
    <w:rsid w:val="006133EB"/>
    <w:rsid w:val="00630409"/>
    <w:rsid w:val="00647D69"/>
    <w:rsid w:val="00653ACD"/>
    <w:rsid w:val="00662628"/>
    <w:rsid w:val="00690924"/>
    <w:rsid w:val="006A53B2"/>
    <w:rsid w:val="006A62C7"/>
    <w:rsid w:val="006C0C2E"/>
    <w:rsid w:val="006F6700"/>
    <w:rsid w:val="00704D02"/>
    <w:rsid w:val="00725F1E"/>
    <w:rsid w:val="007328A7"/>
    <w:rsid w:val="007472B0"/>
    <w:rsid w:val="007B14CD"/>
    <w:rsid w:val="007D1F1F"/>
    <w:rsid w:val="007D2C25"/>
    <w:rsid w:val="007D4D6C"/>
    <w:rsid w:val="008B5458"/>
    <w:rsid w:val="008F0509"/>
    <w:rsid w:val="008F74E0"/>
    <w:rsid w:val="00900E34"/>
    <w:rsid w:val="00904C63"/>
    <w:rsid w:val="00911292"/>
    <w:rsid w:val="00911368"/>
    <w:rsid w:val="009129D5"/>
    <w:rsid w:val="009508D2"/>
    <w:rsid w:val="009712D6"/>
    <w:rsid w:val="009A2F41"/>
    <w:rsid w:val="009F0949"/>
    <w:rsid w:val="00A51D21"/>
    <w:rsid w:val="00A53CD5"/>
    <w:rsid w:val="00A86274"/>
    <w:rsid w:val="00AA0369"/>
    <w:rsid w:val="00AC2B36"/>
    <w:rsid w:val="00AC793C"/>
    <w:rsid w:val="00AD47F7"/>
    <w:rsid w:val="00AD6EB9"/>
    <w:rsid w:val="00AF7719"/>
    <w:rsid w:val="00B06174"/>
    <w:rsid w:val="00B24DB4"/>
    <w:rsid w:val="00B31647"/>
    <w:rsid w:val="00B56D26"/>
    <w:rsid w:val="00B6684D"/>
    <w:rsid w:val="00B91D4C"/>
    <w:rsid w:val="00B94721"/>
    <w:rsid w:val="00BC15C8"/>
    <w:rsid w:val="00BD735E"/>
    <w:rsid w:val="00BE6845"/>
    <w:rsid w:val="00C01B65"/>
    <w:rsid w:val="00C1348F"/>
    <w:rsid w:val="00C3042B"/>
    <w:rsid w:val="00C46DE8"/>
    <w:rsid w:val="00C55794"/>
    <w:rsid w:val="00CA4EA7"/>
    <w:rsid w:val="00CD2631"/>
    <w:rsid w:val="00CD5ED5"/>
    <w:rsid w:val="00D12C91"/>
    <w:rsid w:val="00D23A80"/>
    <w:rsid w:val="00D476EB"/>
    <w:rsid w:val="00D4793E"/>
    <w:rsid w:val="00D645CE"/>
    <w:rsid w:val="00DB080A"/>
    <w:rsid w:val="00DD31C0"/>
    <w:rsid w:val="00DE0E19"/>
    <w:rsid w:val="00E04706"/>
    <w:rsid w:val="00E05D3E"/>
    <w:rsid w:val="00E060BE"/>
    <w:rsid w:val="00E0705C"/>
    <w:rsid w:val="00E40C8B"/>
    <w:rsid w:val="00E95661"/>
    <w:rsid w:val="00E97CAD"/>
    <w:rsid w:val="00EB6E95"/>
    <w:rsid w:val="00EC5654"/>
    <w:rsid w:val="00ED166C"/>
    <w:rsid w:val="00F2378E"/>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3F02D-73A9-4F37-88E5-DCBD24ACB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18</TotalTime>
  <Pages>36</Pages>
  <Words>38382</Words>
  <Characters>218783</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77</cp:revision>
  <dcterms:created xsi:type="dcterms:W3CDTF">2017-06-30T13:14:00Z</dcterms:created>
  <dcterms:modified xsi:type="dcterms:W3CDTF">2018-05-0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